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26D8"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 xml:space="preserve">Text mining of social media feeds to perform sentiment </w:t>
      </w:r>
      <w:r w:rsidR="005D26D8">
        <w:rPr>
          <w:b/>
          <w:sz w:val="28"/>
          <w:szCs w:val="28"/>
        </w:rPr>
        <w:t xml:space="preserve">analysis </w:t>
      </w:r>
    </w:p>
    <w:p w:rsidR="00E87CCB" w:rsidRDefault="005D26D8"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sz w:val="28"/>
          <w:szCs w:val="28"/>
        </w:rPr>
      </w:pPr>
      <w:r>
        <w:rPr>
          <w:b/>
          <w:sz w:val="28"/>
          <w:szCs w:val="28"/>
        </w:rPr>
        <w:t>for technology release</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p>
    <w:p w:rsidR="00E87CCB" w:rsidRDefault="00E87CCB" w:rsidP="00E87CCB">
      <w:pPr>
        <w:pStyle w:val="Style10ptBoldCenteredLeft15cmRight155cm"/>
      </w:pPr>
    </w:p>
    <w:p w:rsidR="00E87CCB" w:rsidRDefault="00E87CCB" w:rsidP="00E87CCB">
      <w:pPr>
        <w:pStyle w:val="Style10ptBoldCenteredLeft15cmRight155cm"/>
      </w:pPr>
      <w:r>
        <w:t>Peter Carew*, Ali Akbar Jilani**</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rsidR="00E87CCB" w:rsidRDefault="00E87CCB" w:rsidP="00E87CCB">
      <w:pPr>
        <w:pStyle w:val="Authoraddress"/>
      </w:pPr>
      <w:r>
        <w:t xml:space="preserve">*Lecturer in Computing, </w:t>
      </w:r>
      <w:r>
        <w:br/>
        <w:t>Waterford Institute of Technology, Waterford, Co. Waterford</w:t>
      </w:r>
      <w:r>
        <w:br/>
        <w:t>Ireland (Tel: 353-051-302628; e-mail: pcarew@wit.ie).</w:t>
      </w:r>
      <w:r>
        <w:br/>
      </w:r>
      <w:r>
        <w:br/>
        <w:t xml:space="preserve">**Student, Department of Science and Computing, </w:t>
      </w:r>
      <w:r>
        <w:br/>
        <w:t>Waterford Institute of Technology, Waterford, Co. Waterford</w:t>
      </w:r>
      <w:r>
        <w:br/>
        <w:t>Ireland (Tel: 353-085-212-6940; e-mail: 20078735@mail.wit.ie).</w:t>
      </w:r>
      <w:r>
        <w:br/>
      </w:r>
    </w:p>
    <w:p w:rsidR="00E87CCB" w:rsidRDefault="00E87CCB" w:rsidP="00E87CCB">
      <w:pPr>
        <w:pStyle w:val="StyleStyleAbstractLeft15cmFirstline0cmRight155"/>
        <w:rPr>
          <w:b w:val="0"/>
        </w:rPr>
      </w:pPr>
      <w:r w:rsidRPr="001147B0">
        <w:rPr>
          <w:rStyle w:val="StyleAbstract10ptChar"/>
          <w:b/>
          <w:sz w:val="20"/>
        </w:rPr>
        <w:t>Abstract:</w:t>
      </w:r>
      <w:r>
        <w:t xml:space="preserve"> </w:t>
      </w:r>
      <w:r w:rsidR="001147B0" w:rsidRPr="001147B0">
        <w:rPr>
          <w:b w:val="0"/>
        </w:rPr>
        <w:t>Textual Domain offers a unique prop</w:t>
      </w:r>
      <w:r w:rsidR="001147B0">
        <w:rPr>
          <w:b w:val="0"/>
        </w:rPr>
        <w:t>osition for sentiment analysis</w:t>
      </w:r>
      <w:r w:rsidR="001147B0" w:rsidRPr="001147B0">
        <w:rPr>
          <w:b w:val="0"/>
        </w:rPr>
        <w:t>.</w:t>
      </w:r>
      <w:r w:rsidR="001147B0">
        <w:rPr>
          <w:b w:val="0"/>
        </w:rPr>
        <w:t xml:space="preserve"> After the popularization of online social networks, </w:t>
      </w:r>
      <w:r w:rsidR="00891956">
        <w:rPr>
          <w:b w:val="0"/>
        </w:rPr>
        <w:t xml:space="preserve">social media were </w:t>
      </w:r>
      <w:r w:rsidR="001147B0">
        <w:rPr>
          <w:b w:val="0"/>
        </w:rPr>
        <w:t>naturally picked by the industry to evaluate the sentiments that related to their market segments. Twitter represents one of the most popular social media platform where people share the</w:t>
      </w:r>
      <w:r w:rsidR="001512F5">
        <w:rPr>
          <w:b w:val="0"/>
        </w:rPr>
        <w:t xml:space="preserve">ir opinions and sentiments using within the 140 characters space made available to them. </w:t>
      </w:r>
      <w:r w:rsidR="001147B0">
        <w:rPr>
          <w:b w:val="0"/>
        </w:rPr>
        <w:t xml:space="preserve">Keeping in view the volume of </w:t>
      </w:r>
      <w:r w:rsidR="001512F5">
        <w:rPr>
          <w:b w:val="0"/>
        </w:rPr>
        <w:t xml:space="preserve">content growing on Twitter on daily basis, it was </w:t>
      </w:r>
      <w:r w:rsidR="001147B0">
        <w:rPr>
          <w:b w:val="0"/>
        </w:rPr>
        <w:t xml:space="preserve">imperative to </w:t>
      </w:r>
      <w:r w:rsidR="001512F5">
        <w:rPr>
          <w:b w:val="0"/>
        </w:rPr>
        <w:t xml:space="preserve">device some automated tool that performs this sentiment score calculation for a define-able volume of content. A number of techniques have been developed for different aspects of sentiment analysis i.e. document level, sentence level etc. This study is targeted at development of another sentiment analysis tool that uses these available techniques to find their mutual correlation. Something that it calls “axis of honesty” and connects these axes to develop the overall </w:t>
      </w:r>
      <w:r w:rsidR="00612226">
        <w:rPr>
          <w:b w:val="0"/>
        </w:rPr>
        <w:t xml:space="preserve">success </w:t>
      </w:r>
      <w:r w:rsidR="001512F5">
        <w:rPr>
          <w:b w:val="0"/>
        </w:rPr>
        <w:t xml:space="preserve">score of a specific </w:t>
      </w:r>
      <w:r w:rsidR="00612226">
        <w:rPr>
          <w:b w:val="0"/>
        </w:rPr>
        <w:t xml:space="preserve">technology </w:t>
      </w:r>
      <w:r w:rsidR="001512F5">
        <w:rPr>
          <w:b w:val="0"/>
        </w:rPr>
        <w:t>product from within the fed Twitter corpus.</w:t>
      </w:r>
    </w:p>
    <w:p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w:t>
      </w:r>
      <w:r w:rsidR="001512F5">
        <w:rPr>
          <w:b w:val="0"/>
          <w:sz w:val="20"/>
        </w:rPr>
        <w:t>Social Media</w:t>
      </w:r>
      <w:r>
        <w:rPr>
          <w:b w:val="0"/>
          <w:sz w:val="20"/>
        </w:rPr>
        <w:t xml:space="preserve">, </w:t>
      </w:r>
      <w:r w:rsidR="001512F5">
        <w:rPr>
          <w:b w:val="0"/>
          <w:sz w:val="20"/>
        </w:rPr>
        <w:t>Web 2.0</w:t>
      </w:r>
      <w:r>
        <w:rPr>
          <w:b w:val="0"/>
          <w:sz w:val="20"/>
        </w:rPr>
        <w:t xml:space="preserve">, </w:t>
      </w:r>
      <w:r w:rsidR="001512F5">
        <w:rPr>
          <w:b w:val="0"/>
          <w:sz w:val="20"/>
        </w:rPr>
        <w:t>Text Mining, Sentiment Analysis</w:t>
      </w:r>
      <w:r w:rsidR="00891956">
        <w:rPr>
          <w:b w:val="0"/>
          <w:sz w:val="20"/>
        </w:rPr>
        <w:t>, technology release.</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left"/>
        <w:rPr>
          <w:rFonts w:ascii="Symbol" w:hAnsi="Symbol"/>
          <w:sz w:val="16"/>
        </w:rPr>
      </w:pPr>
    </w:p>
    <w:p w:rsidR="00E87CCB" w:rsidRPr="00394ED3" w:rsidRDefault="00E87CCB" w:rsidP="00542B6F">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b/>
          <w:sz w:val="22"/>
          <w:szCs w:val="22"/>
        </w:rPr>
      </w:pPr>
      <w:r w:rsidRPr="00394ED3">
        <w:rPr>
          <w:b/>
          <w:sz w:val="22"/>
          <w:szCs w:val="22"/>
        </w:rPr>
        <w:t>Introduction:</w:t>
      </w:r>
    </w:p>
    <w:p w:rsidR="00542B6F" w:rsidRPr="00542B6F" w:rsidRDefault="00542B6F" w:rsidP="00542B6F">
      <w:pPr>
        <w:spacing w:line="240" w:lineRule="auto"/>
        <w:ind w:firstLine="0"/>
        <w:rPr>
          <w:rFonts w:ascii="Arial" w:hAnsi="Arial" w:cs="Arial"/>
          <w:sz w:val="28"/>
          <w:szCs w:val="35"/>
        </w:rPr>
      </w:pPr>
    </w:p>
    <w:p w:rsidR="00542B6F" w:rsidRPr="00394ED3" w:rsidRDefault="00542B6F" w:rsidP="00542B6F">
      <w:pPr>
        <w:spacing w:line="240" w:lineRule="auto"/>
      </w:pPr>
      <w:r w:rsidRPr="00394ED3">
        <w:t xml:space="preserve">After the popularization of online social networks (OSNs), Sentiment Analysis has become an extremely popular tool for its application in several analytical domains especially the web and social media. </w:t>
      </w:r>
      <w:r w:rsidR="00A93903" w:rsidRPr="00394ED3">
        <w:t>Social media includes a variety of specific tools or applications, such as blogs,</w:t>
      </w:r>
      <w:r w:rsidR="00E34F68">
        <w:t xml:space="preserve"> microblogs and</w:t>
      </w:r>
      <w:r w:rsidR="00A93903" w:rsidRPr="00394ED3">
        <w:t xml:space="preserve"> </w:t>
      </w:r>
      <w:r w:rsidR="00E34F68">
        <w:t>social networks</w:t>
      </w:r>
      <w:r w:rsidR="00A93903" w:rsidRPr="00394ED3">
        <w:t xml:space="preserve">. </w:t>
      </w:r>
      <w:r w:rsidR="00E34F68">
        <w:t xml:space="preserve">Twitter is one of the most popular medium among social media that </w:t>
      </w:r>
      <w:r w:rsidR="00D50571" w:rsidRPr="00394ED3">
        <w:t xml:space="preserve">has contributed to reshaping the web from a mere static repository to a dynamic forum </w:t>
      </w:r>
      <w:r w:rsidR="00021EBB" w:rsidRPr="00394ED3">
        <w:t xml:space="preserve">(microblogging service) </w:t>
      </w:r>
      <w:r w:rsidR="00D50571" w:rsidRPr="00394ED3">
        <w:t xml:space="preserve">where users can publish their thoughts and opinions </w:t>
      </w:r>
      <w:r w:rsidR="00CC0E9F" w:rsidRPr="00394ED3">
        <w:t>along with othe</w:t>
      </w:r>
      <w:r w:rsidR="002E4C17" w:rsidRPr="00394ED3">
        <w:t>r</w:t>
      </w:r>
      <w:r w:rsidR="00CC0E9F" w:rsidRPr="00394ED3">
        <w:t xml:space="preserve"> types of</w:t>
      </w:r>
      <w:r w:rsidR="00A93903" w:rsidRPr="00394ED3">
        <w:t xml:space="preserve"> “user-generated content</w:t>
      </w:r>
      <w:r w:rsidR="00CC0E9F" w:rsidRPr="00394ED3">
        <w:t xml:space="preserve"> (UGC)</w:t>
      </w:r>
      <w:r w:rsidR="00A93903" w:rsidRPr="00394ED3">
        <w:t xml:space="preserve">” </w:t>
      </w:r>
      <w:r w:rsidR="00CC0E9F" w:rsidRPr="00394ED3">
        <w:t>on any topic of</w:t>
      </w:r>
      <w:r w:rsidR="00D50571" w:rsidRPr="00394ED3">
        <w:t xml:space="preserve"> interest. </w:t>
      </w:r>
      <w:r w:rsidR="002E4C17" w:rsidRPr="00394ED3">
        <w:t xml:space="preserve">This content carries valuable information particularly for applications that require analysis of public opinion on a certain topic. This </w:t>
      </w:r>
      <w:r w:rsidR="000D7028" w:rsidRPr="00394ED3">
        <w:t>study</w:t>
      </w:r>
      <w:r w:rsidR="002E4C17" w:rsidRPr="00394ED3">
        <w:t xml:space="preserve"> focuses on one such application where different large organizations tap into this resource as they try to understand public opinion (sentiment analysis) about their products that are either launched or about to be launched</w:t>
      </w:r>
      <w:r w:rsidR="000D7028" w:rsidRPr="00394ED3">
        <w:t xml:space="preserve">. </w:t>
      </w:r>
      <w:r w:rsidRPr="00394ED3">
        <w:t>Below semblance (</w:t>
      </w:r>
      <w:r w:rsidR="0033516A" w:rsidRPr="00394ED3">
        <w:t>Figure 1: S</w:t>
      </w:r>
      <w:r w:rsidRPr="00394ED3">
        <w:t xml:space="preserve">ource </w:t>
      </w:r>
      <w:r w:rsidR="0033516A" w:rsidRPr="00394ED3">
        <w:t>G</w:t>
      </w:r>
      <w:r w:rsidRPr="00394ED3">
        <w:t xml:space="preserve">oogle </w:t>
      </w:r>
      <w:r w:rsidR="0033516A" w:rsidRPr="00394ED3">
        <w:t>T</w:t>
      </w:r>
      <w:r w:rsidRPr="00394ED3">
        <w:t xml:space="preserve">rends) depicts the growing trend on the topic of “Sentiment Analysis”. </w:t>
      </w:r>
    </w:p>
    <w:p w:rsidR="00542B6F" w:rsidRPr="00F032B1" w:rsidRDefault="00542B6F" w:rsidP="00F032B1">
      <w:pPr>
        <w:spacing w:line="240" w:lineRule="auto"/>
        <w:ind w:firstLine="0"/>
        <w:rPr>
          <w:sz w:val="22"/>
          <w:szCs w:val="22"/>
        </w:rPr>
      </w:pPr>
      <w:r w:rsidRPr="00F032B1">
        <w:rPr>
          <w:noProof/>
          <w:sz w:val="22"/>
          <w:szCs w:val="22"/>
        </w:rPr>
        <w:lastRenderedPageBreak/>
        <mc:AlternateContent>
          <mc:Choice Requires="wpg">
            <w:drawing>
              <wp:anchor distT="0" distB="0" distL="114300" distR="114300" simplePos="0" relativeHeight="251657216" behindDoc="0" locked="0" layoutInCell="1" allowOverlap="1" wp14:anchorId="4EEC8FE4" wp14:editId="645903BB">
                <wp:simplePos x="0" y="0"/>
                <wp:positionH relativeFrom="column">
                  <wp:posOffset>0</wp:posOffset>
                </wp:positionH>
                <wp:positionV relativeFrom="paragraph">
                  <wp:posOffset>231140</wp:posOffset>
                </wp:positionV>
                <wp:extent cx="6010275" cy="2148840"/>
                <wp:effectExtent l="0" t="0" r="9525" b="3810"/>
                <wp:wrapSquare wrapText="bothSides"/>
                <wp:docPr id="25" name="Group 25"/>
                <wp:cNvGraphicFramePr/>
                <a:graphic xmlns:a="http://schemas.openxmlformats.org/drawingml/2006/main">
                  <a:graphicData uri="http://schemas.microsoft.com/office/word/2010/wordprocessingGroup">
                    <wpg:wgp>
                      <wpg:cNvGrpSpPr/>
                      <wpg:grpSpPr>
                        <a:xfrm>
                          <a:off x="0" y="0"/>
                          <a:ext cx="6010275" cy="2148840"/>
                          <a:chOff x="0" y="0"/>
                          <a:chExt cx="6010275" cy="2148840"/>
                        </a:xfrm>
                      </wpg:grpSpPr>
                      <wpg:grpSp>
                        <wpg:cNvPr id="198" name="Group 198"/>
                        <wpg:cNvGrpSpPr/>
                        <wpg:grpSpPr>
                          <a:xfrm>
                            <a:off x="0" y="0"/>
                            <a:ext cx="5943601" cy="1619250"/>
                            <a:chOff x="0" y="0"/>
                            <a:chExt cx="3409017" cy="2298980"/>
                          </a:xfrm>
                        </wpg:grpSpPr>
                        <wps:wsp>
                          <wps:cNvPr id="199" name="Rectangle 199"/>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Pr="00A93903" w:rsidRDefault="00DB6B69" w:rsidP="00A93903">
                                <w:pPr>
                                  <w:ind w:firstLine="0"/>
                                  <w:jc w:val="left"/>
                                  <w:rPr>
                                    <w:rFonts w:eastAsiaTheme="majorEastAsi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1"/>
                              <a:ext cx="3403553" cy="20462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Pr="00BD2E3D" w:rsidRDefault="00DB6B69"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6" name="Text Box 6"/>
                        <wps:cNvSpPr txBox="1"/>
                        <wps:spPr>
                          <a:xfrm>
                            <a:off x="0" y="1743075"/>
                            <a:ext cx="6010275" cy="405765"/>
                          </a:xfrm>
                          <a:prstGeom prst="rect">
                            <a:avLst/>
                          </a:prstGeom>
                          <a:solidFill>
                            <a:prstClr val="white"/>
                          </a:solidFill>
                          <a:ln>
                            <a:noFill/>
                          </a:ln>
                          <a:effectLst/>
                        </wps:spPr>
                        <wps:txbx>
                          <w:txbxContent>
                            <w:p w:rsidR="00DB6B69" w:rsidRPr="003A79A1" w:rsidRDefault="00DB6B69" w:rsidP="00542B6F">
                              <w:pPr>
                                <w:pStyle w:val="Caption"/>
                                <w:rPr>
                                  <w:rFonts w:ascii="Times New Roman" w:hAnsi="Times New Roman" w:cs="Times New Roman"/>
                                  <w:noProof/>
                                  <w:sz w:val="28"/>
                                  <w:szCs w:val="28"/>
                                </w:rPr>
                              </w:pPr>
                              <w:r>
                                <w:t xml:space="preserve">Figure </w:t>
                              </w:r>
                              <w:r w:rsidR="002031DF">
                                <w:fldChar w:fldCharType="begin"/>
                              </w:r>
                              <w:r w:rsidR="002031DF">
                                <w:instrText xml:space="preserve"> SEQ Figure \* ARABIC </w:instrText>
                              </w:r>
                              <w:r w:rsidR="002031DF">
                                <w:fldChar w:fldCharType="separate"/>
                              </w:r>
                              <w:r>
                                <w:rPr>
                                  <w:noProof/>
                                </w:rPr>
                                <w:t>1</w:t>
                              </w:r>
                              <w:r w:rsidR="002031DF">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EEC8FE4" id="Group 25" o:spid="_x0000_s1026" style="position:absolute;left:0;text-align:left;margin-left:0;margin-top:18.2pt;width:473.25pt;height:169.2pt;z-index:251657216;mso-width-relative:margin" coordsize="60102,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">
                <v:group id="Group 198" o:spid="_x0000_s1027" style="position:absolute;width:59436;height:16192" coordsize="34090,2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rect id="Rectangle 199" o:spid="_x0000_s1028"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i8EA&#10;AADcAAAADwAAAGRycy9kb3ducmV2LnhtbERPTWsCMRC9F/wPYQRvNasH0a1RqqAI0kK1h3obNtPd&#10;0M1kSUbd/vumUOhtHu9zluvet+pGMbnABibjAhRxFazj2sD7efc4B5UE2WIbmAx8U4L1avCwxNKG&#10;O7/R7SS1yiGcSjTQiHSl1qlqyGMah444c58hepQMY61txHsO962eFsVMe3ScGxrsaNtQ9XW6egPu&#10;pd7PX+NRNuiuZ7zI5SNIZ8xo2D8/gRLq5V/85z7YPH+xgN9n8gV6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QYvBAAAA3AAAAA8AAAAAAAAAAAAAAAAAmAIAAGRycy9kb3du&#10;cmV2LnhtbFBLBQYAAAAABAAEAPUAAACGAwAAAAA=&#10;" fillcolor="#d8d8d8 [2732]" stroked="f" strokeweight="1pt">
                    <v:textbox>
                      <w:txbxContent>
                        <w:p w:rsidR="00DB6B69" w:rsidRPr="00A93903" w:rsidRDefault="00DB6B69" w:rsidP="00A93903">
                          <w:pPr>
                            <w:ind w:firstLine="0"/>
                            <w:jc w:val="left"/>
                            <w:rPr>
                              <w:rFonts w:eastAsiaTheme="majorEastAsia"/>
                              <w:b/>
                            </w:rPr>
                          </w:pPr>
                        </w:p>
                      </w:txbxContent>
                    </v:textbox>
                  </v:rect>
                  <v:shapetype id="_x0000_t202" coordsize="21600,21600" o:spt="202" path="m,l,21600r21600,l21600,xe">
                    <v:stroke joinstyle="miter"/>
                    <v:path gradientshapeok="t" o:connecttype="rect"/>
                  </v:shapetype>
                  <v:shape id="Text Box 200" o:spid="_x0000_s1029" type="#_x0000_t202" style="position:absolute;top:2526;width:34035;height:20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EcEA&#10;AADcAAAADwAAAGRycy9kb3ducmV2LnhtbESPQYvCMBSE7wv+h/AEb5qquCvVKCIIgiK7VfT6aJ5t&#10;sXmpTdT6740g7HGYmW+Y6bwxpbhT7QrLCvq9CARxanXBmYLDftUdg3AeWWNpmRQ8ycF81vqaYqzt&#10;g//onvhMBAi7GBXk3lexlC7NyaDr2Yo4eGdbG/RB1pnUNT4C3JRyEEXf0mDBYSHHipY5pZfkZhT8&#10;bn72ZXH0Sx5isjtt3fXcjFCpTrtZTEB4avx/+NNeawWBCO8z4Qj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12RHBAAAA3AAAAA8AAAAAAAAAAAAAAAAAmAIAAGRycy9kb3du&#10;cmV2LnhtbFBLBQYAAAAABAAEAPUAAACGAwAAAAA=&#10;" filled="f" stroked="f" strokeweight=".5pt">
                    <v:textbox inset=",7.2pt,,0">
                      <w:txbxContent>
                        <w:p w:rsidR="00DB6B69" w:rsidRPr="00BD2E3D" w:rsidRDefault="00DB6B69"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group>
                <v:shape id="Text Box 6" o:spid="_x0000_s1030" type="#_x0000_t202" style="position:absolute;top:17430;width:60102;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DB6B69" w:rsidRPr="003A79A1" w:rsidRDefault="00DB6B69"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v:textbox>
                </v:shape>
                <w10:wrap type="square"/>
              </v:group>
            </w:pict>
          </mc:Fallback>
        </mc:AlternateContent>
      </w:r>
    </w:p>
    <w:p w:rsidR="00542B6F" w:rsidRPr="00A42A3E" w:rsidRDefault="00542B6F" w:rsidP="00F032B1">
      <w:pPr>
        <w:spacing w:line="240" w:lineRule="auto"/>
        <w:ind w:firstLine="0"/>
      </w:pPr>
    </w:p>
    <w:p w:rsidR="00F032B1" w:rsidRPr="00394ED3" w:rsidRDefault="00F032B1" w:rsidP="00F032B1">
      <w:pPr>
        <w:spacing w:line="240" w:lineRule="auto"/>
        <w:ind w:firstLine="0"/>
      </w:pPr>
      <w:r w:rsidRPr="00394ED3">
        <w:t>According to Figure 2, most of the searches on Sentiment Analysis are found to be made from India while Singapore and Sri Lanka stand at second and third rank in terms of web searches on the subject. Below is the top 5 ranking of search volumes from different countries across the globe.</w:t>
      </w:r>
    </w:p>
    <w:p w:rsidR="00F032B1" w:rsidRPr="00394ED3" w:rsidRDefault="00F032B1" w:rsidP="00F032B1">
      <w:pPr>
        <w:spacing w:line="240" w:lineRule="auto"/>
        <w:ind w:firstLine="0"/>
      </w:pPr>
    </w:p>
    <w:p w:rsidR="00E34F68" w:rsidRDefault="00E34F68" w:rsidP="00E34F68">
      <w:pPr>
        <w:spacing w:line="240" w:lineRule="auto"/>
        <w:ind w:firstLine="0"/>
        <w:rPr>
          <w:sz w:val="22"/>
          <w:szCs w:val="22"/>
        </w:rPr>
      </w:pPr>
      <w:r w:rsidRPr="00F032B1">
        <w:rPr>
          <w:noProof/>
          <w:sz w:val="22"/>
          <w:szCs w:val="22"/>
        </w:rPr>
        <mc:AlternateContent>
          <mc:Choice Requires="wpg">
            <w:drawing>
              <wp:anchor distT="0" distB="0" distL="114300" distR="114300" simplePos="0" relativeHeight="251664384" behindDoc="0" locked="0" layoutInCell="1" allowOverlap="1" wp14:anchorId="33F5AC34" wp14:editId="72DC036E">
                <wp:simplePos x="0" y="0"/>
                <wp:positionH relativeFrom="margin">
                  <wp:align>left</wp:align>
                </wp:positionH>
                <wp:positionV relativeFrom="paragraph">
                  <wp:posOffset>217805</wp:posOffset>
                </wp:positionV>
                <wp:extent cx="6219825" cy="2143125"/>
                <wp:effectExtent l="0" t="0" r="0" b="9525"/>
                <wp:wrapSquare wrapText="bothSides"/>
                <wp:docPr id="24" name="Group 24"/>
                <wp:cNvGraphicFramePr/>
                <a:graphic xmlns:a="http://schemas.openxmlformats.org/drawingml/2006/main">
                  <a:graphicData uri="http://schemas.microsoft.com/office/word/2010/wordprocessingGroup">
                    <wpg:wgp>
                      <wpg:cNvGrpSpPr/>
                      <wpg:grpSpPr>
                        <a:xfrm>
                          <a:off x="0" y="0"/>
                          <a:ext cx="6219825" cy="2143125"/>
                          <a:chOff x="0" y="0"/>
                          <a:chExt cx="6219825" cy="2143125"/>
                        </a:xfrm>
                      </wpg:grpSpPr>
                      <wpg:grpSp>
                        <wpg:cNvPr id="7" name="Group 7"/>
                        <wpg:cNvGrpSpPr/>
                        <wpg:grpSpPr>
                          <a:xfrm>
                            <a:off x="0" y="0"/>
                            <a:ext cx="6219825" cy="1771650"/>
                            <a:chOff x="0" y="0"/>
                            <a:chExt cx="3567448" cy="2515355"/>
                          </a:xfrm>
                        </wpg:grpSpPr>
                        <wps:wsp>
                          <wps:cNvPr id="8" name="Rectangle 8"/>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34F68" w:rsidRDefault="00E34F68" w:rsidP="00E34F68">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0" y="252691"/>
                              <a:ext cx="3567448" cy="22626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34F68" w:rsidRPr="00BD2E3D" w:rsidRDefault="00E34F68" w:rsidP="00E34F68">
                                <w:pPr>
                                  <w:spacing w:line="240" w:lineRule="auto"/>
                                  <w:rPr>
                                    <w:sz w:val="28"/>
                                    <w:szCs w:val="28"/>
                                  </w:rPr>
                                </w:pPr>
                                <w:r>
                                  <w:rPr>
                                    <w:noProof/>
                                    <w:sz w:val="28"/>
                                    <w:szCs w:val="28"/>
                                  </w:rPr>
                                  <w:drawing>
                                    <wp:inline distT="0" distB="0" distL="0" distR="0" wp14:anchorId="6AF5EBF1" wp14:editId="77697016">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 name="Text Box 11"/>
                        <wps:cNvSpPr txBox="1"/>
                        <wps:spPr>
                          <a:xfrm>
                            <a:off x="0" y="1876425"/>
                            <a:ext cx="5943600" cy="266700"/>
                          </a:xfrm>
                          <a:prstGeom prst="rect">
                            <a:avLst/>
                          </a:prstGeom>
                          <a:solidFill>
                            <a:prstClr val="white"/>
                          </a:solidFill>
                          <a:ln>
                            <a:noFill/>
                          </a:ln>
                          <a:effectLst/>
                        </wps:spPr>
                        <wps:txbx>
                          <w:txbxContent>
                            <w:p w:rsidR="00E34F68" w:rsidRPr="00FD75D6" w:rsidRDefault="00E34F68" w:rsidP="00E34F68">
                              <w:pPr>
                                <w:pStyle w:val="Caption"/>
                                <w:rPr>
                                  <w:rFonts w:ascii="Times New Roman" w:hAnsi="Times New Roman" w:cs="Times New Roman"/>
                                  <w:sz w:val="28"/>
                                  <w:szCs w:val="28"/>
                                </w:rPr>
                              </w:pPr>
                              <w:r>
                                <w:t xml:space="preserve">Figure </w:t>
                              </w:r>
                              <w:r w:rsidR="002031DF">
                                <w:fldChar w:fldCharType="begin"/>
                              </w:r>
                              <w:r w:rsidR="002031DF">
                                <w:instrText xml:space="preserve"> SEQ Figure \* ARABIC </w:instrText>
                              </w:r>
                              <w:r w:rsidR="002031DF">
                                <w:fldChar w:fldCharType="separate"/>
                              </w:r>
                              <w:r>
                                <w:rPr>
                                  <w:noProof/>
                                </w:rPr>
                                <w:t>2</w:t>
                              </w:r>
                              <w:r w:rsidR="002031DF">
                                <w:rPr>
                                  <w:noProof/>
                                </w:rPr>
                                <w:fldChar w:fldCharType="end"/>
                              </w:r>
                              <w:r>
                                <w:t>: Top 5 ranking countries w.r.t. volume of search queries on 'Sentiment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5AC34" id="Group 24" o:spid="_x0000_s1031" style="position:absolute;left:0;text-align:left;margin-left:0;margin-top:17.15pt;width:489.75pt;height:168.75pt;z-index:251664384;mso-position-horizontal:left;mso-position-horizontal-relative:margin" coordsize="62198,2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">
                <v:group id="Group 7" o:spid="_x0000_s1032" style="position:absolute;width:62198;height:17716" coordsize="35674,25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33"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5Gr8A&#10;AADaAAAADwAAAGRycy9kb3ducmV2LnhtbERPS2sCMRC+F/ofwhR6q9l6EFmNYgstgij4OOht2Iy7&#10;oZvJkoy6/ffmIHj8+N7Tee9bdaWYXGADn4MCFHEVrOPawGH/8zEGlQTZYhuYDPxTgvns9WWKpQ03&#10;3tJ1J7XKIZxKNNCIdKXWqWrIYxqEjjhz5xA9Soax1jbiLYf7Vg+LYqQ9Os4NDXb03VD1t7t4A25d&#10;/443cSVf6C57PMnpGKQz5v2tX0xACfXyFD/cS2sgb81X8g3Qs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xDkavwAAANoAAAAPAAAAAAAAAAAAAAAAAJgCAABkcnMvZG93bnJl&#10;di54bWxQSwUGAAAAAAQABAD1AAAAhAMAAAAA&#10;" fillcolor="#d8d8d8 [2732]" stroked="f" strokeweight="1pt">
                    <v:textbox>
                      <w:txbxContent>
                        <w:p w:rsidR="00E34F68" w:rsidRDefault="00E34F68" w:rsidP="00E34F68">
                          <w:pPr>
                            <w:jc w:val="center"/>
                            <w:rPr>
                              <w:rFonts w:asciiTheme="majorHAnsi" w:eastAsiaTheme="majorEastAsia" w:hAnsiTheme="majorHAnsi" w:cstheme="majorBidi"/>
                              <w:color w:val="FFFFFF" w:themeColor="background1"/>
                              <w:sz w:val="24"/>
                              <w:szCs w:val="28"/>
                            </w:rPr>
                          </w:pPr>
                        </w:p>
                      </w:txbxContent>
                    </v:textbox>
                  </v:rect>
                  <v:shape id="Text Box 9" o:spid="_x0000_s1034" type="#_x0000_t202" style="position:absolute;top:2526;width:35674;height:2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7XsMA&#10;AADaAAAADwAAAGRycy9kb3ducmV2LnhtbESP3WrCQBSE7wu+w3KE3jUbW2w1ZpUiFASl2ET09pA9&#10;+cHs2TS7anz7bqHQy2FmvmHS1WBacaXeNZYVTKIYBHFhdcOVgkP+8TQD4TyyxtYyKbiTg9Vy9JBi&#10;ou2Nv+ia+UoECLsEFdTed4mUrqjJoItsRxy80vYGfZB9JXWPtwA3rXyO41dpsOGwUGNH65qKc3Yx&#10;Cvbbt7xtjn7NL5h9nnbuuxymqNTjeHhfgPA0+P/wX3ujFczh90q4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S7XsMAAADaAAAADwAAAAAAAAAAAAAAAACYAgAAZHJzL2Rv&#10;d25yZXYueG1sUEsFBgAAAAAEAAQA9QAAAIgDAAAAAA==&#10;" filled="f" stroked="f" strokeweight=".5pt">
                    <v:textbox inset=",7.2pt,,0">
                      <w:txbxContent>
                        <w:p w:rsidR="00E34F68" w:rsidRPr="00BD2E3D" w:rsidRDefault="00E34F68" w:rsidP="00E34F68">
                          <w:pPr>
                            <w:spacing w:line="240" w:lineRule="auto"/>
                            <w:rPr>
                              <w:sz w:val="28"/>
                              <w:szCs w:val="28"/>
                            </w:rPr>
                          </w:pPr>
                          <w:r>
                            <w:rPr>
                              <w:noProof/>
                              <w:sz w:val="28"/>
                              <w:szCs w:val="28"/>
                            </w:rPr>
                            <w:drawing>
                              <wp:inline distT="0" distB="0" distL="0" distR="0" wp14:anchorId="6AF5EBF1" wp14:editId="77697016">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v:textbox>
                  </v:shape>
                </v:group>
                <v:shape id="Text Box 11" o:spid="_x0000_s1035" type="#_x0000_t202" style="position:absolute;top:18764;width:5943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E34F68" w:rsidRPr="00FD75D6" w:rsidRDefault="00E34F68" w:rsidP="00E34F68">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Pr>
                            <w:noProof/>
                          </w:rPr>
                          <w:t>2</w:t>
                        </w:r>
                        <w:r>
                          <w:rPr>
                            <w:noProof/>
                          </w:rPr>
                          <w:fldChar w:fldCharType="end"/>
                        </w:r>
                        <w:r>
                          <w:t>: Top 5 ranking countries w.r.t. volume of search queries on 'Sentiment Analysis'.</w:t>
                        </w:r>
                      </w:p>
                    </w:txbxContent>
                  </v:textbox>
                </v:shape>
                <w10:wrap type="square" anchorx="margin"/>
              </v:group>
            </w:pict>
          </mc:Fallback>
        </mc:AlternateContent>
      </w:r>
    </w:p>
    <w:p w:rsidR="00F032B1" w:rsidRPr="00394ED3" w:rsidRDefault="00F032B1" w:rsidP="00E34F68">
      <w:pPr>
        <w:spacing w:line="240" w:lineRule="auto"/>
        <w:ind w:firstLine="0"/>
      </w:pPr>
      <w:r w:rsidRPr="00394ED3">
        <w:t xml:space="preserve">As Figure 3 shows, On the topic of ‘Sentiment Analysis’, ‘Twitter sentiment’ is the most common search term as per Google </w:t>
      </w:r>
      <w:r w:rsidRPr="00394ED3">
        <w:fldChar w:fldCharType="begin"/>
      </w:r>
      <w:r w:rsidRPr="00394ED3">
        <w:instrText xml:space="preserve"> ADDIN EN.CITE &lt;EndNote&gt;&lt;Cite ExcludeYear="1"&gt;&lt;Author&gt;Trends&lt;/Author&gt;&lt;RecNum&gt;6&lt;/RecNum&gt;&lt;DisplayText&gt;(Trends)&lt;/DisplayText&gt;&lt;record&gt;&lt;rec-number&gt;6&lt;/rec-number&gt;&lt;foreign-keys&gt;&lt;key app="EN" db-id="r2v9xztrf00xt0ed0vlxs9rn2wddwea9vetp" timestamp="1511120790"&gt;6&lt;/key&gt;&lt;/foreign-keys&gt;&lt;ref-type name="Web Page"&gt;12&lt;/ref-type&gt;&lt;contributors&gt;&lt;authors&gt;&lt;author&gt;Google Trends&lt;/author&gt;&lt;/authors&gt;&lt;/contributors&gt;&lt;titles&gt;&lt;title&gt;Google Trends - Sentiment Analysis&lt;/title&gt;&lt;alt-title&gt;Google Trends - Sentiment Analysis&lt;/alt-title&gt;&lt;short-title&gt;Google Trends - Sentiment Analysis&lt;/short-title&gt;&lt;/titles&gt;&lt;pages&gt;Google Trends - Sentiment Analysis&lt;/pages&gt;&lt;number&gt;19/11/2017&lt;/number&gt;&lt;keywords&gt;&lt;keyword&gt;Google Trends - Sentiment Analysis, Dissertation&lt;/keyword&gt;&lt;/keywords&gt;&lt;dates&gt;&lt;pub-dates&gt;&lt;date&gt;19th November, 2017&lt;/date&gt;&lt;/pub-dates&gt;&lt;/dates&gt;&lt;orig-pub&gt;Google Trends - Sentiment Analysis&lt;/orig-pub&gt;&lt;label&gt;Google Trends - Sentiment Analysis&lt;/label&gt;&lt;work-type&gt;URL&lt;/work-type&gt;&lt;urls&gt;&lt;related-urls&gt;&lt;url&gt;https://trends.google.com/trends/explore?date=all&amp;amp;q=sentiment%20analysis&lt;/url&gt;&lt;/related-urls&gt;&lt;/urls&gt;&lt;custom2&gt;19/11/2017&lt;/custom2&gt;&lt;remote-database-provider&gt;Google&lt;/remote-database-provider&gt;&lt;/record&gt;&lt;/Cite&gt;&lt;/EndNote&gt;</w:instrText>
      </w:r>
      <w:r w:rsidRPr="00394ED3">
        <w:fldChar w:fldCharType="separate"/>
      </w:r>
      <w:r w:rsidRPr="00394ED3">
        <w:rPr>
          <w:noProof/>
        </w:rPr>
        <w:t>(Trends)</w:t>
      </w:r>
      <w:r w:rsidRPr="00394ED3">
        <w:fldChar w:fldCharType="end"/>
      </w:r>
      <w:r w:rsidRPr="00394ED3">
        <w:t>.</w:t>
      </w:r>
      <w:r w:rsidR="00A66700" w:rsidRPr="00394ED3">
        <w:t xml:space="preserve"> The most common application of sentiment analysis is in the area of reviews of consumer products and services. </w:t>
      </w:r>
    </w:p>
    <w:p w:rsidR="00542B6F" w:rsidRDefault="00542B6F" w:rsidP="00F032B1">
      <w:pPr>
        <w:spacing w:line="240" w:lineRule="auto"/>
        <w:ind w:firstLine="0"/>
      </w:pPr>
      <w:r w:rsidRPr="00394ED3">
        <w:rPr>
          <w:noProof/>
        </w:rPr>
        <w:lastRenderedPageBreak/>
        <mc:AlternateContent>
          <mc:Choice Requires="wpg">
            <w:drawing>
              <wp:anchor distT="0" distB="0" distL="114300" distR="114300" simplePos="0" relativeHeight="251659264" behindDoc="0" locked="0" layoutInCell="1" allowOverlap="1" wp14:anchorId="06571A97" wp14:editId="56A3C0B6">
                <wp:simplePos x="0" y="0"/>
                <wp:positionH relativeFrom="margin">
                  <wp:posOffset>2867025</wp:posOffset>
                </wp:positionH>
                <wp:positionV relativeFrom="paragraph">
                  <wp:posOffset>6350</wp:posOffset>
                </wp:positionV>
                <wp:extent cx="2924175" cy="2663190"/>
                <wp:effectExtent l="0" t="0" r="0" b="3810"/>
                <wp:wrapSquare wrapText="bothSides"/>
                <wp:docPr id="19" name="Group 19"/>
                <wp:cNvGraphicFramePr/>
                <a:graphic xmlns:a="http://schemas.openxmlformats.org/drawingml/2006/main">
                  <a:graphicData uri="http://schemas.microsoft.com/office/word/2010/wordprocessingGroup">
                    <wpg:wgp>
                      <wpg:cNvGrpSpPr/>
                      <wpg:grpSpPr>
                        <a:xfrm>
                          <a:off x="0" y="0"/>
                          <a:ext cx="2924175" cy="2663190"/>
                          <a:chOff x="0" y="0"/>
                          <a:chExt cx="3566160" cy="2663190"/>
                        </a:xfrm>
                      </wpg:grpSpPr>
                      <wpg:grpSp>
                        <wpg:cNvPr id="15" name="Group 15"/>
                        <wpg:cNvGrpSpPr/>
                        <wpg:grpSpPr>
                          <a:xfrm>
                            <a:off x="0" y="0"/>
                            <a:ext cx="3566160" cy="2277748"/>
                            <a:chOff x="0" y="0"/>
                            <a:chExt cx="3567448" cy="2277268"/>
                          </a:xfrm>
                        </wpg:grpSpPr>
                        <wps:wsp>
                          <wps:cNvPr id="16" name="Rectangle 16"/>
                          <wps:cNvSpPr/>
                          <wps:spPr>
                            <a:xfrm>
                              <a:off x="0" y="0"/>
                              <a:ext cx="3462865"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Default="00DB6B69"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0" y="252680"/>
                              <a:ext cx="3567448" cy="2024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Default="00DB6B69"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8" name="Text Box 18"/>
                        <wps:cNvSpPr txBox="1"/>
                        <wps:spPr>
                          <a:xfrm>
                            <a:off x="174242" y="2257425"/>
                            <a:ext cx="2943225" cy="405765"/>
                          </a:xfrm>
                          <a:prstGeom prst="rect">
                            <a:avLst/>
                          </a:prstGeom>
                          <a:solidFill>
                            <a:prstClr val="white"/>
                          </a:solidFill>
                          <a:ln>
                            <a:noFill/>
                          </a:ln>
                          <a:effectLst/>
                        </wps:spPr>
                        <wps:txbx>
                          <w:txbxContent>
                            <w:p w:rsidR="00DB6B69" w:rsidRPr="00B05526" w:rsidRDefault="00DB6B69" w:rsidP="00542B6F">
                              <w:pPr>
                                <w:pStyle w:val="Caption"/>
                                <w:rPr>
                                  <w:rFonts w:ascii="Times New Roman" w:hAnsi="Times New Roman" w:cs="Times New Roman"/>
                                  <w:noProof/>
                                  <w:sz w:val="28"/>
                                  <w:szCs w:val="28"/>
                                </w:rPr>
                              </w:pPr>
                              <w:r>
                                <w:t xml:space="preserve">Figure </w:t>
                              </w:r>
                              <w:r w:rsidR="002031DF">
                                <w:fldChar w:fldCharType="begin"/>
                              </w:r>
                              <w:r w:rsidR="002031DF">
                                <w:instrText xml:space="preserve"> SEQ Figure \* ARABIC </w:instrText>
                              </w:r>
                              <w:r w:rsidR="002031DF">
                                <w:fldChar w:fldCharType="separate"/>
                              </w:r>
                              <w:r>
                                <w:rPr>
                                  <w:noProof/>
                                </w:rPr>
                                <w:t>3</w:t>
                              </w:r>
                              <w:r w:rsidR="002031DF">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571A97" id="Group 19" o:spid="_x0000_s1036" style="position:absolute;left:0;text-align:left;margin-left:225.75pt;margin-top:.5pt;width:230.25pt;height:209.7pt;z-index:251659264;mso-position-horizontal-relative:margin" coordsize="35661,26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">
                <v:group id="Group 15" o:spid="_x0000_s1037" style="position:absolute;width:35661;height:22777" coordsize="35674,22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6" o:spid="_x0000_s1038" style="position:absolute;width:34628;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mxcAA&#10;AADbAAAADwAAAGRycy9kb3ducmV2LnhtbERPTWsCMRC9F/wPYQRvNWsPIqtRqqAUpIWqB70Nm+lu&#10;cDNZklG3/74pFHqbx/ucxar3rbpTTC6wgcm4AEVcBeu4NnA6bp9noJIgW2wDk4FvSrBaDp4WWNrw&#10;4E+6H6RWOYRTiQYaka7UOlUNeUzj0BFn7itEj5JhrLWN+MjhvtUvRTHVHh3nhgY72jRUXQ83b8C9&#10;17vZR9zLGt3tiBe5nIN0xoyG/esclFAv/+I/95vN86fw+0s+QC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mxcAAAADbAAAADwAAAAAAAAAAAAAAAACYAgAAZHJzL2Rvd25y&#10;ZXYueG1sUEsFBgAAAAAEAAQA9QAAAIUDAAAAAA==&#10;" fillcolor="#d8d8d8 [2732]" stroked="f" strokeweight="1pt">
                    <v:textbox>
                      <w:txbxContent>
                        <w:p w:rsidR="00DB6B69" w:rsidRDefault="00DB6B69" w:rsidP="00542B6F">
                          <w:pPr>
                            <w:jc w:val="center"/>
                            <w:rPr>
                              <w:rFonts w:asciiTheme="majorHAnsi" w:eastAsiaTheme="majorEastAsia" w:hAnsiTheme="majorHAnsi" w:cstheme="majorBidi"/>
                              <w:color w:val="FFFFFF" w:themeColor="background1"/>
                              <w:sz w:val="24"/>
                              <w:szCs w:val="28"/>
                            </w:rPr>
                          </w:pPr>
                        </w:p>
                      </w:txbxContent>
                    </v:textbox>
                  </v:rect>
                  <v:shape id="Text Box 17" o:spid="_x0000_s1039" type="#_x0000_t202" style="position:absolute;top:2526;width:35674;height:20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ZAIsAA&#10;AADbAAAADwAAAGRycy9kb3ducmV2LnhtbERP24rCMBB9F/Yfwiz4pumueKEaZREEQRG3XfR1aMa2&#10;bDOpTdT690YQfJvDuc5s0ZpKXKlxpWUFX/0IBHFmdcm5gr901ZuAcB5ZY2WZFNzJwWL+0ZlhrO2N&#10;f+ma+FyEEHYxKii8r2MpXVaQQde3NXHgTrYx6ANscqkbvIVwU8nvKBpJgyWHhgJrWhaU/ScXo2C/&#10;GadVefBLHmCyO27d+dQOUanuZ/szBeGp9W/xy73WYf4Ynr+E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ZAIsAAAADbAAAADwAAAAAAAAAAAAAAAACYAgAAZHJzL2Rvd25y&#10;ZXYueG1sUEsFBgAAAAAEAAQA9QAAAIUDAAAAAA==&#10;" filled="f" stroked="f" strokeweight=".5pt">
                    <v:textbox inset=",7.2pt,,0">
                      <w:txbxContent>
                        <w:p w:rsidR="00DB6B69" w:rsidRDefault="00DB6B69"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v:textbox>
                  </v:shape>
                </v:group>
                <v:shape id="Text Box 18" o:spid="_x0000_s1040" type="#_x0000_t202" style="position:absolute;left:1742;top:22574;width:29432;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rsidR="00DB6B69" w:rsidRPr="00B05526" w:rsidRDefault="00DB6B69"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v:textbox>
                </v:shape>
                <w10:wrap type="square" anchorx="margin"/>
              </v:group>
            </w:pict>
          </mc:Fallback>
        </mc:AlternateConten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C57E67" w:rsidRPr="00394ED3">
        <w:t>Defines ‘Sentiment Analysis’ or ‘Opinion Mining’ as the task of finding opinions of authors about specific entities. He e</w:t>
      </w:r>
      <w:r w:rsidRPr="00394ED3">
        <w:t>xplains how there is a huge explosion of ‘sentiments’ available from social media including Twitter, Facebook, message boards, blogs, a</w:t>
      </w:r>
      <w:r w:rsidR="00C03BA4" w:rsidRPr="00394ED3">
        <w:t>nd user forums.</w:t>
      </w:r>
      <w:r w:rsidR="00A61D00" w:rsidRPr="00394ED3">
        <w:t xml:space="preserve"> </w:t>
      </w:r>
      <w:r w:rsidR="00C03BA4" w:rsidRPr="00FD3F64">
        <w:t>This</w:t>
      </w:r>
      <w:r w:rsidRPr="00FD3F64">
        <w:t xml:space="preserve"> </w:t>
      </w:r>
      <w:r w:rsidR="00C03BA4" w:rsidRPr="00FD3F64">
        <w:t>opinionated information</w:t>
      </w:r>
      <w:r w:rsidRPr="00FD3F64">
        <w:t xml:space="preserve"> </w:t>
      </w:r>
      <w:r w:rsidR="00C03BA4" w:rsidRPr="00FD3F64">
        <w:t>is</w:t>
      </w:r>
      <w:r w:rsidRPr="00FD3F64">
        <w:t xml:space="preserve"> a gold mine for companies and individuals that want to monitor their reputation </w:t>
      </w:r>
      <w:r w:rsidR="00A61D00" w:rsidRPr="00FD3F64">
        <w:t>or</w:t>
      </w:r>
      <w:r w:rsidRPr="00FD3F64">
        <w:t xml:space="preserve"> get timely feedback about their products and actions</w:t>
      </w:r>
      <w:r w:rsidR="00A61D00" w:rsidRPr="00FD3F64">
        <w:t>, may they be about product release</w:t>
      </w:r>
      <w:r w:rsidRPr="00FD3F64">
        <w:t xml:space="preserve">. </w:t>
      </w:r>
      <w:r w:rsidRPr="00394ED3">
        <w:t xml:space="preserve">Sentiment analysis offers these organizations the ability to monitor the different social media sites in real time and act accordingly. Marketing managers, campaign managers, politicians, equity investors </w:t>
      </w:r>
      <w:r w:rsidR="00A61D00" w:rsidRPr="00394ED3">
        <w:t>or</w:t>
      </w:r>
      <w:r w:rsidRPr="00394ED3">
        <w:t xml:space="preserve"> </w:t>
      </w:r>
      <w:r w:rsidR="00A61D00" w:rsidRPr="00394ED3">
        <w:t xml:space="preserve">even </w:t>
      </w:r>
      <w:r w:rsidRPr="00394ED3">
        <w:t xml:space="preserve">online shoppers </w:t>
      </w:r>
      <w:r w:rsidR="00A61D00" w:rsidRPr="00394ED3">
        <w:t>can</w:t>
      </w:r>
      <w:r w:rsidRPr="00394ED3">
        <w:t xml:space="preserve"> direct</w:t>
      </w:r>
      <w:r w:rsidR="00A61D00" w:rsidRPr="00394ED3">
        <w:t>ly</w:t>
      </w:r>
      <w:r w:rsidRPr="00394ED3">
        <w:t xml:space="preserve"> benef</w:t>
      </w:r>
      <w:r w:rsidR="00A61D00" w:rsidRPr="00394ED3">
        <w:t>it</w:t>
      </w:r>
      <w:r w:rsidRPr="00394ED3">
        <w:t xml:space="preserve"> </w:t>
      </w:r>
      <w:r w:rsidR="00A61D00" w:rsidRPr="00394ED3">
        <w:t xml:space="preserve">from this </w:t>
      </w:r>
      <w:r w:rsidRPr="00394ED3">
        <w:t xml:space="preserve">sentiment analysis technology. </w: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w:t>
      </w:r>
    </w:p>
    <w:p w:rsidR="00E34F68" w:rsidRDefault="00E34F68" w:rsidP="00F032B1">
      <w:pPr>
        <w:spacing w:line="240" w:lineRule="auto"/>
        <w:ind w:firstLine="0"/>
      </w:pPr>
    </w:p>
    <w:p w:rsidR="00E34F68" w:rsidRPr="00894929" w:rsidRDefault="00E34F68" w:rsidP="00E34F68">
      <w:pPr>
        <w:spacing w:line="240" w:lineRule="auto"/>
        <w:ind w:firstLine="0"/>
        <w:rPr>
          <w:b/>
          <w:sz w:val="22"/>
          <w:szCs w:val="22"/>
        </w:rPr>
      </w:pPr>
      <w:r w:rsidRPr="00894929">
        <w:rPr>
          <w:b/>
          <w:sz w:val="22"/>
          <w:szCs w:val="22"/>
        </w:rPr>
        <w:t>Twitter:</w:t>
      </w:r>
    </w:p>
    <w:p w:rsidR="00E34F68" w:rsidRDefault="00E34F68" w:rsidP="00E34F68">
      <w:pPr>
        <w:spacing w:line="240" w:lineRule="auto"/>
        <w:ind w:firstLine="0"/>
      </w:pPr>
    </w:p>
    <w:p w:rsidR="00E34F68" w:rsidRDefault="00E34F68" w:rsidP="00E34F68">
      <w:pPr>
        <w:spacing w:line="240" w:lineRule="auto"/>
        <w:ind w:firstLine="0"/>
      </w:pPr>
      <w:r>
        <w:t xml:space="preserve">Twitter is one of the most popular microblogging platform that was launched in 2006. As a rough estimate taken in 2016 by </w:t>
      </w:r>
      <w:r>
        <w:fldChar w:fldCharType="begin"/>
      </w:r>
      <w: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fldChar w:fldCharType="separate"/>
      </w:r>
      <w:r>
        <w:rPr>
          <w:noProof/>
        </w:rPr>
        <w:t>(Giachanou and Crestani, 2016)</w:t>
      </w:r>
      <w:r>
        <w:fldChar w:fldCharType="end"/>
      </w:r>
      <w:r>
        <w:t xml:space="preserve">, Twitter had 284 million users who posted 500 million messages per day. Characterized by the ease of access and download of posts published through the system, it was considered one of the largest datasets of user-generated content. </w:t>
      </w:r>
      <w:r w:rsidR="00F65256">
        <w:t>Twitter</w:t>
      </w:r>
      <w:r>
        <w:t xml:space="preserve"> is considered an informal mode of social media content.</w:t>
      </w:r>
    </w:p>
    <w:p w:rsidR="00E34F68" w:rsidRDefault="00E34F68" w:rsidP="00E34F68">
      <w:pPr>
        <w:spacing w:line="240" w:lineRule="auto"/>
        <w:ind w:firstLine="0"/>
      </w:pPr>
    </w:p>
    <w:p w:rsidR="00E34F68" w:rsidRPr="00FA223B" w:rsidRDefault="00E34F68" w:rsidP="00E34F68">
      <w:pPr>
        <w:spacing w:line="240" w:lineRule="auto"/>
        <w:ind w:firstLine="0"/>
        <w:rPr>
          <w:b/>
          <w:sz w:val="22"/>
        </w:rPr>
      </w:pPr>
      <w:r w:rsidRPr="00FA223B">
        <w:rPr>
          <w:b/>
          <w:sz w:val="22"/>
        </w:rPr>
        <w:t>Tweet:</w:t>
      </w:r>
    </w:p>
    <w:p w:rsidR="00E34F68" w:rsidRDefault="00E34F68" w:rsidP="00E34F68">
      <w:pPr>
        <w:spacing w:line="240" w:lineRule="auto"/>
        <w:ind w:firstLine="0"/>
      </w:pPr>
    </w:p>
    <w:p w:rsidR="00E34F68" w:rsidRDefault="00E34F68" w:rsidP="00E34F68">
      <w:pPr>
        <w:spacing w:line="240" w:lineRule="auto"/>
        <w:ind w:firstLine="0"/>
      </w:pPr>
      <w:r>
        <w:t xml:space="preserve">A single message posted on Twitter is called </w:t>
      </w:r>
      <w:r w:rsidR="006F5451">
        <w:t>a “</w:t>
      </w:r>
      <w:r>
        <w:t>Tweet</w:t>
      </w:r>
      <w:r w:rsidR="006F5451">
        <w:t>”</w:t>
      </w:r>
      <w:r>
        <w:t>. Its content may at maximum stretch over 140 characters that can vary from personal information or opinion about products or events to other content types such as photos, videos, news or even links.</w:t>
      </w:r>
    </w:p>
    <w:p w:rsidR="00E34F68" w:rsidRPr="00394ED3" w:rsidRDefault="00E34F68" w:rsidP="00E34F68">
      <w:pPr>
        <w:spacing w:line="240" w:lineRule="auto"/>
        <w:ind w:firstLine="0"/>
      </w:pPr>
    </w:p>
    <w:p w:rsidR="00A027FD" w:rsidRPr="00394ED3" w:rsidRDefault="00A027FD" w:rsidP="00A027FD">
      <w:pPr>
        <w:spacing w:line="240" w:lineRule="auto"/>
        <w:ind w:firstLine="0"/>
        <w:rPr>
          <w:b/>
          <w:sz w:val="22"/>
          <w:szCs w:val="22"/>
        </w:rPr>
      </w:pPr>
      <w:r w:rsidRPr="00394ED3">
        <w:rPr>
          <w:b/>
          <w:sz w:val="22"/>
          <w:szCs w:val="22"/>
        </w:rPr>
        <w:t>Scope:</w:t>
      </w:r>
    </w:p>
    <w:p w:rsidR="006F08D9" w:rsidRPr="00394ED3" w:rsidRDefault="00A027FD" w:rsidP="006F08D9">
      <w:pPr>
        <w:spacing w:line="240" w:lineRule="auto"/>
        <w:ind w:firstLine="0"/>
      </w:pPr>
      <w:r>
        <w:rPr>
          <w:sz w:val="22"/>
          <w:szCs w:val="28"/>
        </w:rPr>
        <w:br/>
      </w:r>
      <w:r w:rsidR="00CB5C75" w:rsidRPr="00F51AA3">
        <w:rPr>
          <w:b/>
          <w:i/>
        </w:rPr>
        <w:t>Why Twitter:</w:t>
      </w:r>
      <w:r w:rsidR="00CB5C75" w:rsidRPr="00394ED3">
        <w:t xml:space="preserve"> </w:t>
      </w:r>
      <w:r w:rsidR="000D7028" w:rsidRPr="00394ED3">
        <w:t xml:space="preserve">Sentiment Analysis is possible across the broad range of social media platforms available today. Below are some of the </w:t>
      </w:r>
      <w:r w:rsidR="007845AF" w:rsidRPr="00394ED3">
        <w:t xml:space="preserve">unique characteristics of twitter </w:t>
      </w:r>
      <w:r w:rsidR="006F08D9" w:rsidRPr="00394ED3">
        <w:t xml:space="preserve">that </w:t>
      </w:r>
      <w:r w:rsidR="002B71EB" w:rsidRPr="00394ED3">
        <w:t>distinguish it from</w:t>
      </w:r>
      <w:r w:rsidR="007845AF" w:rsidRPr="00394ED3">
        <w:t xml:space="preserve"> other </w:t>
      </w:r>
      <w:r w:rsidR="003633CD" w:rsidRPr="00394ED3">
        <w:t xml:space="preserve">microblogging </w:t>
      </w:r>
      <w:r w:rsidR="007845AF" w:rsidRPr="00394ED3">
        <w:t xml:space="preserve">platforms </w:t>
      </w:r>
      <w:r w:rsidR="003633CD" w:rsidRPr="00394ED3">
        <w:t xml:space="preserve">such as Tumblr, FourSquare, Google+, and </w:t>
      </w:r>
      <w:r w:rsidR="000D7028" w:rsidRPr="00394ED3">
        <w:t>LinkedIn</w:t>
      </w:r>
      <w:r w:rsidR="003633CD" w:rsidRPr="00394ED3">
        <w:t xml:space="preserve"> </w:t>
      </w:r>
      <w:r w:rsidR="00F70BA9" w:rsidRPr="00394ED3">
        <w:t>for sentiment analysis</w:t>
      </w:r>
      <w:r w:rsidR="000D7028" w:rsidRPr="00394ED3">
        <w:t>.</w:t>
      </w:r>
      <w:r w:rsidR="002B71EB" w:rsidRPr="00394ED3">
        <w:t xml:space="preserve"> </w:t>
      </w:r>
    </w:p>
    <w:p w:rsidR="006F08D9" w:rsidRPr="00394ED3" w:rsidRDefault="006F08D9" w:rsidP="006F08D9">
      <w:pPr>
        <w:spacing w:line="240" w:lineRule="auto"/>
        <w:ind w:firstLine="0"/>
      </w:pPr>
    </w:p>
    <w:p w:rsidR="006F08D9" w:rsidRPr="00394ED3" w:rsidRDefault="006F08D9" w:rsidP="006F08D9">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Standard length:</w:t>
      </w:r>
      <w:r w:rsidRPr="00394ED3">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rsidR="0064576A" w:rsidRPr="00394ED3" w:rsidRDefault="0064576A" w:rsidP="0064576A">
      <w:pPr>
        <w:pStyle w:val="ListParagraph"/>
        <w:spacing w:line="240" w:lineRule="auto"/>
        <w:rPr>
          <w:rFonts w:ascii="Times New Roman" w:hAnsi="Times New Roman" w:cs="Times New Roman"/>
          <w:sz w:val="20"/>
          <w:szCs w:val="20"/>
        </w:rPr>
      </w:pPr>
    </w:p>
    <w:p w:rsidR="00A91D81" w:rsidRPr="00394ED3" w:rsidRDefault="006F08D9" w:rsidP="00A91D81">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Informal type of medium:</w:t>
      </w:r>
      <w:r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witter seems to be the most suitable out of all other social media platforms as it offers an informal medium of expression </w:t>
      </w:r>
      <w:r w:rsidR="008816DD" w:rsidRPr="00394ED3">
        <w:rPr>
          <w:rFonts w:ascii="Times New Roman" w:hAnsi="Times New Roman" w:cs="Times New Roman"/>
          <w:sz w:val="20"/>
          <w:szCs w:val="20"/>
        </w:rPr>
        <w:t xml:space="preserve">(more suitable for subjective </w:t>
      </w:r>
      <w:r w:rsidR="00726A96" w:rsidRPr="00394ED3">
        <w:rPr>
          <w:rFonts w:ascii="Times New Roman" w:hAnsi="Times New Roman" w:cs="Times New Roman"/>
          <w:sz w:val="20"/>
          <w:szCs w:val="20"/>
        </w:rPr>
        <w:t>content</w:t>
      </w:r>
      <w:r w:rsidR="008816DD"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o its registered users while limiting them to 140 characters which helps control content relevance. </w:t>
      </w:r>
      <w:r w:rsidRPr="00394ED3">
        <w:rPr>
          <w:rFonts w:ascii="Times New Roman" w:hAnsi="Times New Roman" w:cs="Times New Roman"/>
          <w:sz w:val="20"/>
          <w:szCs w:val="20"/>
        </w:rPr>
        <w:t xml:space="preserve">Other microblogging </w:t>
      </w:r>
      <w:r w:rsidR="0064576A" w:rsidRPr="00394ED3">
        <w:rPr>
          <w:rFonts w:ascii="Times New Roman" w:hAnsi="Times New Roman" w:cs="Times New Roman"/>
          <w:sz w:val="20"/>
          <w:szCs w:val="20"/>
        </w:rPr>
        <w:t>platforms are either formal (LinkedIn) or are less popular than Twitter (Tumblr, Google+).</w:t>
      </w:r>
      <w:r w:rsidRPr="00394ED3">
        <w:rPr>
          <w:rFonts w:ascii="Times New Roman" w:hAnsi="Times New Roman" w:cs="Times New Roman"/>
          <w:sz w:val="20"/>
          <w:szCs w:val="20"/>
        </w:rPr>
        <w:t xml:space="preserve"> </w:t>
      </w:r>
    </w:p>
    <w:p w:rsidR="00A91D81" w:rsidRPr="00394ED3" w:rsidRDefault="00A91D81" w:rsidP="00A91D81">
      <w:pPr>
        <w:pStyle w:val="ListParagraph"/>
        <w:rPr>
          <w:rFonts w:ascii="Times New Roman" w:hAnsi="Times New Roman" w:cs="Times New Roman"/>
          <w:sz w:val="20"/>
          <w:szCs w:val="20"/>
        </w:rPr>
      </w:pPr>
    </w:p>
    <w:p w:rsidR="006F08D9" w:rsidRPr="005D26D8" w:rsidRDefault="006F08D9" w:rsidP="00F76238">
      <w:pPr>
        <w:pStyle w:val="ListParagraph"/>
        <w:numPr>
          <w:ilvl w:val="0"/>
          <w:numId w:val="8"/>
        </w:numPr>
        <w:spacing w:line="240" w:lineRule="auto"/>
        <w:rPr>
          <w:rFonts w:ascii="Times New Roman" w:hAnsi="Times New Roman" w:cs="Times New Roman"/>
          <w:sz w:val="16"/>
          <w:szCs w:val="16"/>
        </w:rPr>
      </w:pPr>
      <w:r w:rsidRPr="00394ED3">
        <w:rPr>
          <w:rFonts w:ascii="Times New Roman" w:hAnsi="Times New Roman" w:cs="Times New Roman"/>
          <w:i/>
          <w:sz w:val="20"/>
          <w:szCs w:val="20"/>
        </w:rPr>
        <w:t>Volume of content:</w:t>
      </w:r>
      <w:r w:rsidRPr="00394ED3">
        <w:rPr>
          <w:rFonts w:ascii="Times New Roman" w:hAnsi="Times New Roman" w:cs="Times New Roman"/>
          <w:sz w:val="20"/>
          <w:szCs w:val="20"/>
        </w:rPr>
        <w:t xml:space="preserve"> </w:t>
      </w:r>
      <w:r w:rsidR="00A91D81" w:rsidRPr="00394ED3">
        <w:rPr>
          <w:rFonts w:ascii="Times New Roman" w:hAnsi="Times New Roman" w:cs="Times New Roman"/>
          <w:sz w:val="20"/>
          <w:szCs w:val="20"/>
        </w:rPr>
        <w:t xml:space="preserve"> Over the years, Twitter's interface has remained simple, which is why a lot of tweets take place through third-party sites and applications that make the experience more useful. </w:t>
      </w:r>
      <w:r w:rsidRPr="00394ED3">
        <w:rPr>
          <w:rFonts w:ascii="Times New Roman" w:hAnsi="Times New Roman" w:cs="Times New Roman"/>
          <w:sz w:val="20"/>
          <w:szCs w:val="20"/>
        </w:rPr>
        <w:t>There could be</w:t>
      </w:r>
      <w:r w:rsidR="00A91D81" w:rsidRPr="00394ED3">
        <w:rPr>
          <w:rFonts w:ascii="Times New Roman" w:hAnsi="Times New Roman" w:cs="Times New Roman"/>
          <w:sz w:val="20"/>
          <w:szCs w:val="20"/>
        </w:rPr>
        <w:t xml:space="preserve"> other sources considered but </w:t>
      </w:r>
      <w:r w:rsidRPr="00394ED3">
        <w:rPr>
          <w:rFonts w:ascii="Times New Roman" w:hAnsi="Times New Roman" w:cs="Times New Roman"/>
          <w:sz w:val="20"/>
          <w:szCs w:val="20"/>
        </w:rPr>
        <w:t xml:space="preserve">volume and </w:t>
      </w:r>
      <w:r w:rsidR="00A91D81" w:rsidRPr="00394ED3">
        <w:rPr>
          <w:rFonts w:ascii="Times New Roman" w:hAnsi="Times New Roman" w:cs="Times New Roman"/>
          <w:sz w:val="20"/>
          <w:szCs w:val="20"/>
        </w:rPr>
        <w:t xml:space="preserve">content </w:t>
      </w:r>
      <w:r w:rsidR="0064576A" w:rsidRPr="00394ED3">
        <w:rPr>
          <w:rFonts w:ascii="Times New Roman" w:hAnsi="Times New Roman" w:cs="Times New Roman"/>
          <w:sz w:val="20"/>
          <w:szCs w:val="20"/>
        </w:rPr>
        <w:t xml:space="preserve">relevance </w:t>
      </w:r>
      <w:r w:rsidR="00A91D81" w:rsidRPr="00394ED3">
        <w:rPr>
          <w:rFonts w:ascii="Times New Roman" w:hAnsi="Times New Roman" w:cs="Times New Roman"/>
          <w:sz w:val="20"/>
          <w:szCs w:val="20"/>
        </w:rPr>
        <w:t>become</w:t>
      </w:r>
      <w:r w:rsidRPr="00394ED3">
        <w:rPr>
          <w:rFonts w:ascii="Times New Roman" w:hAnsi="Times New Roman" w:cs="Times New Roman"/>
          <w:sz w:val="20"/>
          <w:szCs w:val="20"/>
        </w:rPr>
        <w:t xml:space="preserve"> important question</w:t>
      </w:r>
      <w:r w:rsidR="00A91D81" w:rsidRPr="00394ED3">
        <w:rPr>
          <w:rFonts w:ascii="Times New Roman" w:hAnsi="Times New Roman" w:cs="Times New Roman"/>
          <w:sz w:val="20"/>
          <w:szCs w:val="20"/>
        </w:rPr>
        <w:t>s</w:t>
      </w:r>
      <w:r w:rsidRPr="00394ED3">
        <w:rPr>
          <w:rFonts w:ascii="Times New Roman" w:hAnsi="Times New Roman" w:cs="Times New Roman"/>
          <w:sz w:val="20"/>
          <w:szCs w:val="20"/>
        </w:rPr>
        <w:t xml:space="preserve"> when you consider analyzing sentiments in products that are yet to be announced. </w:t>
      </w:r>
      <w:r w:rsidR="00A91D81" w:rsidRPr="00394ED3">
        <w:rPr>
          <w:rFonts w:ascii="Times New Roman" w:hAnsi="Times New Roman" w:cs="Times New Roman"/>
          <w:sz w:val="20"/>
          <w:szCs w:val="20"/>
        </w:rPr>
        <w:t>In the context of technology release, t</w:t>
      </w:r>
      <w:r w:rsidRPr="00394ED3">
        <w:rPr>
          <w:rFonts w:ascii="Times New Roman" w:hAnsi="Times New Roman" w:cs="Times New Roman"/>
          <w:sz w:val="20"/>
          <w:szCs w:val="20"/>
        </w:rPr>
        <w:t xml:space="preserve">here is a better chance of </w:t>
      </w:r>
      <w:r w:rsidR="00A91D81" w:rsidRPr="00394ED3">
        <w:rPr>
          <w:rFonts w:ascii="Times New Roman" w:hAnsi="Times New Roman" w:cs="Times New Roman"/>
          <w:sz w:val="20"/>
          <w:szCs w:val="20"/>
        </w:rPr>
        <w:t xml:space="preserve">finding pre-release </w:t>
      </w:r>
      <w:r w:rsidRPr="00394ED3">
        <w:rPr>
          <w:rFonts w:ascii="Times New Roman" w:hAnsi="Times New Roman" w:cs="Times New Roman"/>
          <w:sz w:val="20"/>
          <w:szCs w:val="20"/>
        </w:rPr>
        <w:t xml:space="preserve">product </w:t>
      </w:r>
      <w:r w:rsidR="00A91D81" w:rsidRPr="00394ED3">
        <w:rPr>
          <w:rFonts w:ascii="Times New Roman" w:hAnsi="Times New Roman" w:cs="Times New Roman"/>
          <w:sz w:val="20"/>
          <w:szCs w:val="20"/>
        </w:rPr>
        <w:t xml:space="preserve">centered content on twitter </w:t>
      </w:r>
      <w:r w:rsidRPr="00394ED3">
        <w:rPr>
          <w:rFonts w:ascii="Times New Roman" w:hAnsi="Times New Roman" w:cs="Times New Roman"/>
          <w:sz w:val="20"/>
          <w:szCs w:val="20"/>
        </w:rPr>
        <w:t>than any other social media platform also because of its popularity.</w:t>
      </w:r>
      <w:r w:rsidR="00F76238" w:rsidRPr="00394ED3">
        <w:rPr>
          <w:rFonts w:ascii="Times New Roman" w:hAnsi="Times New Roman" w:cs="Times New Roman"/>
          <w:sz w:val="20"/>
          <w:szCs w:val="20"/>
        </w:rPr>
        <w:br/>
      </w:r>
    </w:p>
    <w:p w:rsidR="00385E90" w:rsidRDefault="00454DB4" w:rsidP="0033516A">
      <w:pPr>
        <w:spacing w:line="240" w:lineRule="auto"/>
        <w:ind w:firstLine="0"/>
      </w:pPr>
      <w:r>
        <w:t>It is relevant to mention here that t</w:t>
      </w:r>
      <w:r w:rsidR="00103236">
        <w:t>his research is likely to have a universal application. The main outcome of thi</w:t>
      </w:r>
      <w:r w:rsidR="00CE221A">
        <w:t xml:space="preserve">s research is supposed to be a binary indicator representing prediction about the success of technology product release. This could either be </w:t>
      </w:r>
      <w:r w:rsidR="00385E90">
        <w:t>‘S</w:t>
      </w:r>
      <w:r w:rsidR="00CE221A">
        <w:t>uccess</w:t>
      </w:r>
      <w:r w:rsidR="00385E90">
        <w:t>’</w:t>
      </w:r>
      <w:r w:rsidR="00CE221A">
        <w:t xml:space="preserve"> or </w:t>
      </w:r>
      <w:r w:rsidR="00385E90">
        <w:t>‘F</w:t>
      </w:r>
      <w:r w:rsidR="00CE221A">
        <w:t>ailure</w:t>
      </w:r>
      <w:r w:rsidR="00385E90">
        <w:t>’</w:t>
      </w:r>
      <w:r w:rsidR="00CE221A">
        <w:t>.</w:t>
      </w:r>
      <w:r>
        <w:t xml:space="preserve"> The overall sentiment score</w:t>
      </w:r>
      <w:r w:rsidR="00103236">
        <w:t xml:space="preserve"> </w:t>
      </w:r>
      <w:r>
        <w:t>across the Twitter corpus can finally be presented to the user using some visualization tool.</w:t>
      </w:r>
    </w:p>
    <w:p w:rsidR="00385E90" w:rsidRDefault="00385E90" w:rsidP="0033516A">
      <w:pPr>
        <w:spacing w:line="240" w:lineRule="auto"/>
        <w:ind w:firstLine="0"/>
      </w:pPr>
    </w:p>
    <w:p w:rsidR="0033516A" w:rsidRPr="00394ED3" w:rsidRDefault="00C57E67" w:rsidP="0033516A">
      <w:pPr>
        <w:spacing w:line="240" w:lineRule="auto"/>
        <w:ind w:firstLine="0"/>
      </w:pPr>
      <w:r w:rsidRPr="00394ED3">
        <w:t xml:space="preserve">According to </w:t>
      </w:r>
      <w:r w:rsidRPr="00394ED3">
        <w:fldChar w:fldCharType="begin"/>
      </w:r>
      <w:r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542B6F" w:rsidRPr="00394ED3">
        <w:t>More than 7,000 articles have been written about sentiment analysis and various startups are developing tools and strategies to extract sentiments from text.</w:t>
      </w:r>
      <w:r w:rsidR="00A027FD" w:rsidRPr="00394ED3">
        <w:t xml:space="preserve"> The scope of this study is therefore being drifted more towards </w:t>
      </w:r>
      <w:r w:rsidR="00CB3AD3" w:rsidRPr="00394ED3">
        <w:t>contribution</w:t>
      </w:r>
      <w:r w:rsidR="00A027FD" w:rsidRPr="00394ED3">
        <w:t xml:space="preserve"> to quality (as compared to variety) of results</w:t>
      </w:r>
      <w:r w:rsidR="00CB3AD3" w:rsidRPr="00394ED3">
        <w:t xml:space="preserve"> and to make it more manageable, </w:t>
      </w:r>
      <w:r w:rsidR="005F651D" w:rsidRPr="00394ED3">
        <w:t xml:space="preserve">it </w:t>
      </w:r>
      <w:r w:rsidR="00CB3AD3" w:rsidRPr="00394ED3">
        <w:t xml:space="preserve">is </w:t>
      </w:r>
      <w:r w:rsidR="005F651D" w:rsidRPr="00394ED3">
        <w:t xml:space="preserve">also </w:t>
      </w:r>
      <w:r w:rsidR="00CB3AD3" w:rsidRPr="00394ED3">
        <w:t xml:space="preserve">being confined only to </w:t>
      </w:r>
      <w:r w:rsidR="00CB3AD3" w:rsidRPr="00394ED3">
        <w:rPr>
          <w:i/>
        </w:rPr>
        <w:t>subjective sentences</w:t>
      </w:r>
      <w:r w:rsidR="00CB3AD3" w:rsidRPr="00394ED3">
        <w:t xml:space="preserve"> (that contain opinions, beliefs and views) as opposed to </w:t>
      </w:r>
      <w:r w:rsidR="00CB3AD3" w:rsidRPr="00394ED3">
        <w:rPr>
          <w:i/>
        </w:rPr>
        <w:t>objective sentences</w:t>
      </w:r>
      <w:r w:rsidR="00CB3AD3" w:rsidRPr="00394ED3">
        <w:t xml:space="preserve"> (that contain factual information). Subjective sentences carry the essence of sentimental information</w:t>
      </w:r>
      <w:r w:rsidR="005F651D" w:rsidRPr="00394ED3">
        <w:t xml:space="preserve"> (opinions, beliefs and views) while objective sentences contain factual information that is more suitable to areas like stock picking.</w:t>
      </w:r>
      <w:r w:rsidR="0033516A" w:rsidRPr="00394ED3">
        <w:t xml:space="preserve"> </w:t>
      </w:r>
      <w:r w:rsidR="00B613F2" w:rsidRPr="00394ED3">
        <w:t xml:space="preserve">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w:t>
      </w:r>
      <w:r w:rsidR="0033516A" w:rsidRPr="00394ED3">
        <w:t>In order to limit the scope of research, following assumptions are being made.</w:t>
      </w:r>
    </w:p>
    <w:p w:rsidR="0033516A" w:rsidRPr="00394ED3" w:rsidRDefault="0033516A" w:rsidP="0033516A">
      <w:pPr>
        <w:spacing w:line="240" w:lineRule="auto"/>
      </w:pP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tweets are written in English language. Re-tweets are excluded from the analysis.</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 xml:space="preserve">Since a tweet comprises up of more than a sentence, it may be assumed that the entire tweet contains an opinion on one main object expressed by the </w:t>
      </w:r>
      <w:r w:rsidR="00FA55F8" w:rsidRPr="00394ED3">
        <w:rPr>
          <w:rFonts w:ascii="Times New Roman" w:hAnsi="Times New Roman" w:cs="Times New Roman"/>
          <w:sz w:val="20"/>
          <w:szCs w:val="20"/>
        </w:rPr>
        <w:t>“</w:t>
      </w:r>
      <w:r w:rsidR="00400459" w:rsidRPr="00394ED3">
        <w:rPr>
          <w:rFonts w:ascii="Times New Roman" w:hAnsi="Times New Roman" w:cs="Times New Roman"/>
          <w:sz w:val="20"/>
          <w:szCs w:val="20"/>
        </w:rPr>
        <w:t>T</w:t>
      </w:r>
      <w:r w:rsidRPr="00394ED3">
        <w:rPr>
          <w:rFonts w:ascii="Times New Roman" w:hAnsi="Times New Roman" w:cs="Times New Roman"/>
          <w:sz w:val="20"/>
          <w:szCs w:val="20"/>
        </w:rPr>
        <w:t>witterati</w:t>
      </w:r>
      <w:r w:rsidR="00FA55F8" w:rsidRPr="00394ED3">
        <w:rPr>
          <w:rFonts w:ascii="Times New Roman" w:hAnsi="Times New Roman" w:cs="Times New Roman"/>
          <w:sz w:val="20"/>
          <w:szCs w:val="20"/>
        </w:rPr>
        <w:t>”</w:t>
      </w:r>
      <w:r w:rsidRPr="00394ED3">
        <w:rPr>
          <w:rFonts w:ascii="Times New Roman" w:hAnsi="Times New Roman" w:cs="Times New Roman"/>
          <w:sz w:val="20"/>
          <w:szCs w:val="20"/>
        </w:rPr>
        <w:t xml:space="preserve"> (more reasonable in the context of document-level sentiment analysis) </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we know the identity of the entity discussed in the sentence.</w:t>
      </w:r>
    </w:p>
    <w:p w:rsidR="0081794F" w:rsidRPr="00394ED3" w:rsidRDefault="0081794F" w:rsidP="0081794F">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It is assumed that each phrase in the sentence also contains just one opinion.</w:t>
      </w:r>
    </w:p>
    <w:p w:rsidR="0033516A" w:rsidRPr="00394ED3" w:rsidRDefault="0081794F"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o further relax the situation, it is assumed t</w:t>
      </w:r>
      <w:r w:rsidR="0033516A" w:rsidRPr="00394ED3">
        <w:rPr>
          <w:rFonts w:ascii="Times New Roman" w:hAnsi="Times New Roman" w:cs="Times New Roman"/>
          <w:sz w:val="20"/>
          <w:szCs w:val="20"/>
        </w:rPr>
        <w:t>hat there is a single opinion in each sentence.</w:t>
      </w:r>
    </w:p>
    <w:p w:rsidR="00EA57D5" w:rsidRPr="00EA57D5" w:rsidRDefault="00EA57D5" w:rsidP="00EA57D5">
      <w:pPr>
        <w:spacing w:line="240" w:lineRule="auto"/>
      </w:pPr>
    </w:p>
    <w:p w:rsidR="00EA57D5" w:rsidRPr="00F51AA3" w:rsidRDefault="00EA57D5" w:rsidP="00EA57D5">
      <w:pPr>
        <w:spacing w:line="240" w:lineRule="auto"/>
        <w:ind w:firstLine="0"/>
        <w:rPr>
          <w:b/>
          <w:sz w:val="22"/>
        </w:rPr>
      </w:pPr>
      <w:r w:rsidRPr="00F51AA3">
        <w:rPr>
          <w:b/>
          <w:sz w:val="22"/>
        </w:rPr>
        <w:t>Ethical</w:t>
      </w:r>
      <w:r w:rsidR="00BD7299" w:rsidRPr="00F51AA3">
        <w:rPr>
          <w:b/>
          <w:sz w:val="22"/>
        </w:rPr>
        <w:t xml:space="preserve"> considerations</w:t>
      </w:r>
      <w:r w:rsidRPr="00F51AA3">
        <w:rPr>
          <w:b/>
          <w:sz w:val="22"/>
        </w:rPr>
        <w:t>:</w:t>
      </w:r>
    </w:p>
    <w:p w:rsidR="00FA223B" w:rsidRDefault="00FA223B" w:rsidP="00EA57D5">
      <w:pPr>
        <w:spacing w:line="240" w:lineRule="auto"/>
        <w:ind w:firstLine="0"/>
      </w:pPr>
    </w:p>
    <w:p w:rsidR="00FA223B" w:rsidRDefault="00FA223B" w:rsidP="00EA57D5">
      <w:pPr>
        <w:spacing w:line="240" w:lineRule="auto"/>
        <w:ind w:firstLine="0"/>
      </w:pPr>
      <w:r>
        <w:t xml:space="preserve">Privacy in Twitter </w:t>
      </w:r>
      <w:r w:rsidR="00BD7299">
        <w:t xml:space="preserve">is not an issue since </w:t>
      </w:r>
      <w:r>
        <w:t xml:space="preserve">Twitter allows users to post messages on its platform after a registration phase during which the user is asked to select a unique pseudonym (username) that further serves as the user’s identity. </w:t>
      </w:r>
      <w:r w:rsidR="00F51AA3">
        <w:t xml:space="preserve">Users may choose to use their original identity instead. </w:t>
      </w:r>
      <w:r>
        <w:t>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rsidR="00F51AA3" w:rsidRDefault="00F51AA3" w:rsidP="00EA57D5">
      <w:pPr>
        <w:spacing w:line="240" w:lineRule="auto"/>
        <w:ind w:firstLine="0"/>
      </w:pPr>
    </w:p>
    <w:p w:rsidR="00EA57D5" w:rsidRPr="00F51AA3" w:rsidRDefault="00F51AA3" w:rsidP="00F51AA3">
      <w:pPr>
        <w:spacing w:line="240" w:lineRule="auto"/>
        <w:ind w:firstLine="0"/>
      </w:pPr>
      <w:r>
        <w:t>The study is designed around sentiment analysis of a particular subject that will limit the scope at group level, not an individual user. The topic of interest is also related to “Technology Release” that lies in the public domain and does not pose any privacy challenges. Furthermore, the scope of this study at every level will be defined after a detailed consideration of all possible privacy aspects. The possibility of a misuse or breach of privacy will be minimized.</w:t>
      </w:r>
    </w:p>
    <w:p w:rsidR="003157C1" w:rsidRDefault="003157C1" w:rsidP="003157C1">
      <w:pPr>
        <w:spacing w:line="240" w:lineRule="auto"/>
        <w:ind w:firstLine="0"/>
        <w:rPr>
          <w:sz w:val="24"/>
          <w:szCs w:val="28"/>
        </w:rPr>
      </w:pPr>
    </w:p>
    <w:p w:rsidR="003755BF" w:rsidRDefault="003755BF" w:rsidP="00103236">
      <w:pPr>
        <w:spacing w:line="240" w:lineRule="auto"/>
        <w:ind w:firstLine="0"/>
        <w:rPr>
          <w:b/>
          <w:sz w:val="22"/>
          <w:szCs w:val="28"/>
        </w:rPr>
      </w:pPr>
      <w:r w:rsidRPr="003755BF">
        <w:rPr>
          <w:b/>
          <w:sz w:val="22"/>
          <w:szCs w:val="28"/>
        </w:rPr>
        <w:t>Research Questions:</w:t>
      </w:r>
    </w:p>
    <w:p w:rsidR="00103236" w:rsidRDefault="00103236" w:rsidP="00103236">
      <w:pPr>
        <w:spacing w:line="240" w:lineRule="auto"/>
        <w:ind w:firstLine="0"/>
        <w:rPr>
          <w:b/>
          <w:sz w:val="22"/>
          <w:szCs w:val="28"/>
        </w:rPr>
      </w:pPr>
    </w:p>
    <w:p w:rsidR="00627D50" w:rsidRDefault="00DC128A" w:rsidP="00103236">
      <w:pPr>
        <w:spacing w:line="240" w:lineRule="auto"/>
        <w:ind w:firstLine="0"/>
        <w:rPr>
          <w:szCs w:val="28"/>
        </w:rPr>
      </w:pPr>
      <w:r w:rsidRPr="00DC128A">
        <w:rPr>
          <w:szCs w:val="28"/>
        </w:rPr>
        <w:t>The purpose of this paper is to develop a tool/ technique that can be used to answer the following research questions</w:t>
      </w:r>
      <w:r>
        <w:rPr>
          <w:szCs w:val="28"/>
        </w:rPr>
        <w:t>.</w:t>
      </w:r>
      <w:r w:rsidRPr="00DC128A">
        <w:rPr>
          <w:szCs w:val="28"/>
        </w:rPr>
        <w:t xml:space="preserve"> </w:t>
      </w:r>
    </w:p>
    <w:p w:rsidR="00DC128A" w:rsidRPr="00DC128A" w:rsidRDefault="00DC128A" w:rsidP="00103236">
      <w:pPr>
        <w:spacing w:line="240" w:lineRule="auto"/>
        <w:ind w:firstLine="0"/>
        <w:rPr>
          <w:szCs w:val="28"/>
        </w:rPr>
      </w:pPr>
    </w:p>
    <w:p w:rsidR="003755BF" w:rsidRPr="00DC128A" w:rsidRDefault="00DC128A" w:rsidP="00DC128A">
      <w:pPr>
        <w:spacing w:line="240" w:lineRule="auto"/>
        <w:rPr>
          <w:szCs w:val="28"/>
        </w:rPr>
      </w:pPr>
      <w:r w:rsidRPr="00DC128A">
        <w:rPr>
          <w:b/>
          <w:szCs w:val="28"/>
        </w:rPr>
        <w:t>RQ1:</w:t>
      </w:r>
      <w:r>
        <w:rPr>
          <w:szCs w:val="28"/>
        </w:rPr>
        <w:t xml:space="preserve"> </w:t>
      </w:r>
      <w:r w:rsidR="003755BF" w:rsidRPr="00DC128A">
        <w:rPr>
          <w:szCs w:val="28"/>
        </w:rPr>
        <w:t>Is it possible to develop/</w:t>
      </w:r>
      <w:r w:rsidR="003755BF" w:rsidRPr="00DC128A">
        <w:rPr>
          <w:color w:val="FF0000"/>
          <w:szCs w:val="28"/>
        </w:rPr>
        <w:t xml:space="preserve"> </w:t>
      </w:r>
      <w:r w:rsidR="003755BF" w:rsidRPr="00DC128A">
        <w:rPr>
          <w:szCs w:val="28"/>
        </w:rPr>
        <w:t>a tool or technology to predict success of technology release based upon sentiment analysis performed over pre-release historical social media data?</w:t>
      </w:r>
    </w:p>
    <w:p w:rsidR="003755BF" w:rsidRPr="003755BF" w:rsidRDefault="003755BF" w:rsidP="003755BF">
      <w:pPr>
        <w:pStyle w:val="ListParagraph"/>
        <w:spacing w:after="0" w:line="240" w:lineRule="auto"/>
        <w:rPr>
          <w:rFonts w:ascii="Times New Roman" w:hAnsi="Times New Roman" w:cs="Times New Roman"/>
          <w:sz w:val="20"/>
          <w:szCs w:val="28"/>
        </w:rPr>
      </w:pPr>
    </w:p>
    <w:p w:rsidR="003755BF" w:rsidRPr="00DC128A" w:rsidRDefault="00DC128A" w:rsidP="00DC128A">
      <w:pPr>
        <w:spacing w:line="240" w:lineRule="auto"/>
        <w:rPr>
          <w:szCs w:val="28"/>
        </w:rPr>
      </w:pPr>
      <w:r w:rsidRPr="00DC128A">
        <w:rPr>
          <w:b/>
          <w:szCs w:val="28"/>
        </w:rPr>
        <w:t>RQ2:</w:t>
      </w:r>
      <w:r>
        <w:rPr>
          <w:szCs w:val="28"/>
        </w:rPr>
        <w:t xml:space="preserve"> </w:t>
      </w:r>
      <w:r w:rsidR="003755BF" w:rsidRPr="00DC128A">
        <w:rPr>
          <w:szCs w:val="28"/>
        </w:rPr>
        <w:t xml:space="preserve">What would such a tool/ technology look like? </w:t>
      </w:r>
    </w:p>
    <w:p w:rsidR="003755BF" w:rsidRPr="003755BF" w:rsidRDefault="003755BF" w:rsidP="003157C1">
      <w:pPr>
        <w:spacing w:line="240" w:lineRule="auto"/>
        <w:ind w:firstLine="0"/>
        <w:rPr>
          <w:b/>
          <w:sz w:val="16"/>
          <w:szCs w:val="28"/>
        </w:rPr>
      </w:pPr>
    </w:p>
    <w:p w:rsidR="0074409E" w:rsidRPr="007036A0" w:rsidRDefault="0074409E" w:rsidP="003157C1">
      <w:pPr>
        <w:spacing w:line="240" w:lineRule="auto"/>
        <w:ind w:firstLine="0"/>
        <w:rPr>
          <w:b/>
          <w:sz w:val="22"/>
          <w:szCs w:val="28"/>
        </w:rPr>
      </w:pPr>
      <w:r w:rsidRPr="007036A0">
        <w:rPr>
          <w:b/>
          <w:sz w:val="22"/>
          <w:szCs w:val="28"/>
        </w:rPr>
        <w:t>Methodology:</w:t>
      </w:r>
    </w:p>
    <w:p w:rsidR="0074409E" w:rsidRPr="007036A0" w:rsidRDefault="0074409E" w:rsidP="003157C1">
      <w:pPr>
        <w:spacing w:line="240" w:lineRule="auto"/>
        <w:ind w:firstLine="0"/>
        <w:rPr>
          <w:b/>
          <w:sz w:val="22"/>
          <w:szCs w:val="28"/>
        </w:rPr>
      </w:pPr>
    </w:p>
    <w:p w:rsidR="00CB3AD3" w:rsidRPr="007036A0" w:rsidRDefault="00F76238" w:rsidP="003157C1">
      <w:pPr>
        <w:spacing w:line="240" w:lineRule="auto"/>
        <w:ind w:firstLine="0"/>
        <w:rPr>
          <w:b/>
          <w:sz w:val="22"/>
          <w:szCs w:val="28"/>
        </w:rPr>
      </w:pPr>
      <w:r w:rsidRPr="007036A0">
        <w:rPr>
          <w:b/>
          <w:sz w:val="22"/>
          <w:szCs w:val="28"/>
        </w:rPr>
        <w:t xml:space="preserve">Research </w:t>
      </w:r>
      <w:r w:rsidR="003157C1" w:rsidRPr="007036A0">
        <w:rPr>
          <w:b/>
          <w:sz w:val="22"/>
          <w:szCs w:val="28"/>
        </w:rPr>
        <w:t>Approach:</w:t>
      </w:r>
    </w:p>
    <w:p w:rsidR="00542B6F" w:rsidRPr="003157C1" w:rsidRDefault="003157C1" w:rsidP="003157C1">
      <w:pPr>
        <w:keepNext/>
        <w:spacing w:line="240" w:lineRule="auto"/>
        <w:ind w:firstLine="0"/>
      </w:pPr>
      <w:r>
        <w:rPr>
          <w:noProof/>
        </w:rPr>
        <w:lastRenderedPageBreak/>
        <mc:AlternateContent>
          <mc:Choice Requires="wps">
            <w:drawing>
              <wp:anchor distT="0" distB="0" distL="114300" distR="114300" simplePos="0" relativeHeight="251662336" behindDoc="0" locked="0" layoutInCell="1" allowOverlap="1" wp14:anchorId="24A4A25E" wp14:editId="5AF5B48F">
                <wp:simplePos x="0" y="0"/>
                <wp:positionH relativeFrom="column">
                  <wp:posOffset>2752725</wp:posOffset>
                </wp:positionH>
                <wp:positionV relativeFrom="paragraph">
                  <wp:posOffset>2837815</wp:posOffset>
                </wp:positionV>
                <wp:extent cx="356616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66160" cy="635"/>
                        </a:xfrm>
                        <a:prstGeom prst="rect">
                          <a:avLst/>
                        </a:prstGeom>
                        <a:solidFill>
                          <a:prstClr val="white"/>
                        </a:solidFill>
                        <a:ln>
                          <a:noFill/>
                        </a:ln>
                        <a:effectLst/>
                      </wps:spPr>
                      <wps:txbx>
                        <w:txbxContent>
                          <w:p w:rsidR="00DB6B69" w:rsidRPr="00BB3A04" w:rsidRDefault="00DB6B69" w:rsidP="003157C1">
                            <w:pPr>
                              <w:pStyle w:val="Caption"/>
                              <w:rPr>
                                <w:rFonts w:ascii="Times New Roman" w:eastAsia="Times New Roman" w:hAnsi="Times New Roman" w:cs="Times New Roman"/>
                                <w:noProof/>
                                <w:sz w:val="28"/>
                                <w:szCs w:val="28"/>
                              </w:rPr>
                            </w:pPr>
                            <w:r>
                              <w:t xml:space="preserve">Figure </w:t>
                            </w:r>
                            <w:r w:rsidR="002031DF">
                              <w:fldChar w:fldCharType="begin"/>
                            </w:r>
                            <w:r w:rsidR="002031DF">
                              <w:instrText xml:space="preserve"> SEQ Figure \* ARABIC </w:instrText>
                            </w:r>
                            <w:r w:rsidR="002031DF">
                              <w:fldChar w:fldCharType="separate"/>
                            </w:r>
                            <w:r>
                              <w:rPr>
                                <w:noProof/>
                              </w:rPr>
                              <w:t>4</w:t>
                            </w:r>
                            <w:r w:rsidR="002031DF">
                              <w:rPr>
                                <w:noProof/>
                              </w:rPr>
                              <w:fldChar w:fldCharType="end"/>
                            </w:r>
                            <w:r w:rsidRPr="00D710AD">
                              <w:t xml:space="preserve">: General architecture of a </w:t>
                            </w:r>
                            <w:r>
                              <w:t>lexical</w:t>
                            </w:r>
                            <w:r w:rsidRPr="00D710AD">
                              <w:t xml:space="preserve"> Sentiment Analysis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4A25E" id="Text Box 1" o:spid="_x0000_s1041" type="#_x0000_t202" style="position:absolute;left:0;text-align:left;margin-left:216.75pt;margin-top:223.45pt;width:280.8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" stroked="f">
                <v:textbox style="mso-fit-shape-to-text:t" inset="0,0,0,0">
                  <w:txbxContent>
                    <w:p w:rsidR="00DB6B69" w:rsidRPr="00BB3A04" w:rsidRDefault="00DB6B69"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t>lexical</w:t>
                      </w:r>
                      <w:r w:rsidRPr="00D710AD">
                        <w:t xml:space="preserve"> Sentiment Analysis System.</w:t>
                      </w:r>
                    </w:p>
                  </w:txbxContent>
                </v:textbox>
                <w10:wrap type="square"/>
              </v:shape>
            </w:pict>
          </mc:Fallback>
        </mc:AlternateContent>
      </w:r>
      <w:r w:rsidRPr="00DD4495">
        <w:rPr>
          <w:noProof/>
          <w:sz w:val="28"/>
          <w:szCs w:val="28"/>
        </w:rPr>
        <mc:AlternateContent>
          <mc:Choice Requires="wpg">
            <w:drawing>
              <wp:anchor distT="0" distB="0" distL="114300" distR="114300" simplePos="0" relativeHeight="251660288" behindDoc="0" locked="0" layoutInCell="1" allowOverlap="1">
                <wp:simplePos x="0" y="0"/>
                <wp:positionH relativeFrom="column">
                  <wp:posOffset>2752725</wp:posOffset>
                </wp:positionH>
                <wp:positionV relativeFrom="paragraph">
                  <wp:posOffset>10795</wp:posOffset>
                </wp:positionV>
                <wp:extent cx="3566160" cy="2769870"/>
                <wp:effectExtent l="0" t="0" r="0" b="11430"/>
                <wp:wrapSquare wrapText="bothSides"/>
                <wp:docPr id="27" name="Group 27"/>
                <wp:cNvGraphicFramePr/>
                <a:graphic xmlns:a="http://schemas.openxmlformats.org/drawingml/2006/main">
                  <a:graphicData uri="http://schemas.microsoft.com/office/word/2010/wordprocessingGroup">
                    <wpg:wgp>
                      <wpg:cNvGrpSpPr/>
                      <wpg:grpSpPr>
                        <a:xfrm>
                          <a:off x="0" y="0"/>
                          <a:ext cx="3566160" cy="2769870"/>
                          <a:chOff x="0" y="0"/>
                          <a:chExt cx="3567448" cy="2769286"/>
                        </a:xfrm>
                      </wpg:grpSpPr>
                      <wps:wsp>
                        <wps:cNvPr id="28" name="Rectangle 28"/>
                        <wps:cNvSpPr/>
                        <wps:spPr>
                          <a:xfrm>
                            <a:off x="0" y="0"/>
                            <a:ext cx="3567448"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Default="00DB6B69" w:rsidP="005F65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0" y="252677"/>
                            <a:ext cx="3567448" cy="25166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Pr="005028CA" w:rsidRDefault="00DB6B69"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BEBA8EAE-BF5A-486C-A8C5-ECC9F3942E4B}">
                                                  <a14:imgProps xmlns:a14="http://schemas.microsoft.com/office/drawing/2010/main">
                                                    <a14:imgLayer r:embed="rId18">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7" o:spid="_x0000_s1042" style="position:absolute;left:0;text-align:left;margin-left:216.75pt;margin-top:.85pt;width:280.8pt;height:218.1pt;z-index:251660288" coordsize="35674,27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">
                <v:rect id="Rectangle 28" o:spid="_x0000_s1043" style="position:absolute;width:35674;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dkb8A&#10;AADbAAAADwAAAGRycy9kb3ducmV2LnhtbERPTWsCMRC9F/wPYQRvNasHka1RVLAUpIVqD3obNuNu&#10;cDNZklHXf98cCj0+3vdi1ftW3SkmF9jAZFyAIq6CdVwb+DnuXuegkiBbbAOTgSclWC0HLwssbXjw&#10;N90PUqscwqlEA41IV2qdqoY8pnHoiDN3CdGjZBhrbSM+crhv9bQoZtqj49zQYEfbhqrr4eYNuM/6&#10;ff4V97JBdzviWc6nIJ0xo2G/fgMl1Mu/+M/9YQ1M89j8Jf8Av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R2RvwAAANsAAAAPAAAAAAAAAAAAAAAAAJgCAABkcnMvZG93bnJl&#10;di54bWxQSwUGAAAAAAQABAD1AAAAhAMAAAAA&#10;" fillcolor="#d8d8d8 [2732]" stroked="f" strokeweight="1pt">
                  <v:textbox>
                    <w:txbxContent>
                      <w:p w:rsidR="00DB6B69" w:rsidRDefault="00DB6B69" w:rsidP="005F651D">
                        <w:pPr>
                          <w:jc w:val="center"/>
                          <w:rPr>
                            <w:rFonts w:asciiTheme="majorHAnsi" w:eastAsiaTheme="majorEastAsia" w:hAnsiTheme="majorHAnsi" w:cstheme="majorBidi"/>
                            <w:color w:val="FFFFFF" w:themeColor="background1"/>
                            <w:sz w:val="24"/>
                            <w:szCs w:val="28"/>
                          </w:rPr>
                        </w:pPr>
                      </w:p>
                    </w:txbxContent>
                  </v:textbox>
                </v:rect>
                <v:shape id="Text Box 29" o:spid="_x0000_s1044" type="#_x0000_t202" style="position:absolute;top:2526;width:35674;height:25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SwMMA&#10;AADbAAAADwAAAGRycy9kb3ducmV2LnhtbESPT4vCMBTE74LfITzBm6Yq+KcaRRRFLwurgnh7NM+2&#10;2ryUJtX67TcLC3scZuY3zGLVmEK8qHK5ZQWDfgSCOLE651TB5bzrTUE4j6yxsEwKPuRgtWy3Fhhr&#10;++Zvep18KgKEXYwKMu/LWEqXZGTQ9W1JHLy7rQz6IKtU6grfAW4KOYyisTSYc1jIsKRNRsnzVBsF&#10;19FjunfHqN7Woy8vJ5Ob1PujUt1Os56D8NT4//Bf+6AVDGfw+yX8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ZSwMMAAADbAAAADwAAAAAAAAAAAAAAAACYAgAAZHJzL2Rv&#10;d25yZXYueG1sUEsFBgAAAAAEAAQA9QAAAIgDAAAAAA==&#10;" filled="f" stroked="f" strokeweight=".5pt">
                  <v:textbox style="mso-fit-shape-to-text:t" inset=",7.2pt,,0">
                    <w:txbxContent>
                      <w:p w:rsidR="00DB6B69" w:rsidRPr="005028CA" w:rsidRDefault="00DB6B69"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BEBA8EAE-BF5A-486C-A8C5-ECC9F3942E4B}">
                                            <a14:imgProps xmlns:a14="http://schemas.microsoft.com/office/drawing/2010/main">
                                              <a14:imgLayer r:embed="rId20">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v:textbox>
                </v:shape>
                <w10:wrap type="square"/>
              </v:group>
            </w:pict>
          </mc:Fallback>
        </mc:AlternateContent>
      </w:r>
    </w:p>
    <w:p w:rsidR="00542B6F" w:rsidRDefault="00542B6F" w:rsidP="00A027FD">
      <w:pPr>
        <w:spacing w:line="240" w:lineRule="auto"/>
        <w:ind w:firstLine="0"/>
        <w:rPr>
          <w:szCs w:val="28"/>
        </w:rPr>
      </w:pPr>
      <w:r w:rsidRPr="007036A0">
        <w:rPr>
          <w:szCs w:val="28"/>
        </w:rPr>
        <w:t xml:space="preserve">There are multiple methods for measuring sentiments, including lexical-based and supervised machine learning methods. </w:t>
      </w:r>
      <w:r w:rsidR="0005730E">
        <w:rPr>
          <w:szCs w:val="28"/>
        </w:rPr>
        <w:t>This</w:t>
      </w:r>
      <w:r w:rsidR="00F032B1" w:rsidRPr="007036A0">
        <w:rPr>
          <w:szCs w:val="28"/>
        </w:rPr>
        <w:t xml:space="preserve"> study is designed to be conducted through development of a software tool that will </w:t>
      </w:r>
      <w:r w:rsidR="003633CD" w:rsidRPr="007036A0">
        <w:rPr>
          <w:szCs w:val="28"/>
        </w:rPr>
        <w:t xml:space="preserve">gather relevant data through a supervised </w:t>
      </w:r>
      <w:r w:rsidR="00F032B1" w:rsidRPr="007036A0">
        <w:rPr>
          <w:szCs w:val="28"/>
        </w:rPr>
        <w:t xml:space="preserve">process. </w:t>
      </w:r>
      <w:r w:rsidR="003633CD" w:rsidRPr="007036A0">
        <w:rPr>
          <w:szCs w:val="28"/>
        </w:rPr>
        <w:t xml:space="preserve">The supervised approach assumes that there is a finite set of classes into which data should be classified and training data is available for each class. </w:t>
      </w:r>
    </w:p>
    <w:p w:rsidR="00103236" w:rsidRPr="007036A0" w:rsidRDefault="00103236" w:rsidP="00A027FD">
      <w:pPr>
        <w:spacing w:line="240" w:lineRule="auto"/>
        <w:ind w:firstLine="0"/>
        <w:rPr>
          <w:szCs w:val="28"/>
        </w:rPr>
      </w:pPr>
    </w:p>
    <w:p w:rsidR="00400459" w:rsidRPr="007036A0" w:rsidRDefault="00400459" w:rsidP="00A027FD">
      <w:pPr>
        <w:spacing w:line="240" w:lineRule="auto"/>
        <w:ind w:firstLine="0"/>
        <w:rPr>
          <w:szCs w:val="28"/>
        </w:rPr>
      </w:pPr>
      <w:r w:rsidRPr="007036A0">
        <w:rPr>
          <w:szCs w:val="28"/>
        </w:rPr>
        <w:t xml:space="preserve">The scope for data gathering will be guided through filters </w:t>
      </w:r>
      <w:r w:rsidR="003633CD" w:rsidRPr="007036A0">
        <w:rPr>
          <w:szCs w:val="28"/>
        </w:rPr>
        <w:t xml:space="preserve">applied </w:t>
      </w:r>
      <w:r w:rsidRPr="007036A0">
        <w:rPr>
          <w:szCs w:val="28"/>
        </w:rPr>
        <w:t xml:space="preserve">to isolate </w:t>
      </w:r>
      <w:r w:rsidR="008F09EB">
        <w:rPr>
          <w:szCs w:val="28"/>
        </w:rPr>
        <w:t xml:space="preserve">only subjective data </w:t>
      </w:r>
      <w:r w:rsidRPr="007036A0">
        <w:rPr>
          <w:szCs w:val="28"/>
        </w:rPr>
        <w:t xml:space="preserve">that </w:t>
      </w:r>
      <w:r w:rsidR="008F09EB">
        <w:rPr>
          <w:szCs w:val="28"/>
        </w:rPr>
        <w:t>represents a more suitable type of data for the adopted techniques</w:t>
      </w:r>
      <w:r w:rsidRPr="007036A0">
        <w:rPr>
          <w:szCs w:val="28"/>
        </w:rPr>
        <w:t xml:space="preserve">. </w:t>
      </w:r>
    </w:p>
    <w:p w:rsidR="00EE0A39" w:rsidRPr="007036A0" w:rsidRDefault="00EE0A39" w:rsidP="003157C1">
      <w:pPr>
        <w:spacing w:line="240" w:lineRule="auto"/>
        <w:ind w:firstLine="0"/>
        <w:rPr>
          <w:szCs w:val="28"/>
        </w:rPr>
      </w:pPr>
    </w:p>
    <w:p w:rsidR="00542B6F" w:rsidRDefault="00542B6F" w:rsidP="00B613F2">
      <w:pPr>
        <w:spacing w:line="240" w:lineRule="auto"/>
        <w:ind w:firstLine="0"/>
        <w:rPr>
          <w:szCs w:val="28"/>
        </w:rPr>
      </w:pPr>
      <w:r w:rsidRPr="007036A0">
        <w:rPr>
          <w:szCs w:val="28"/>
        </w:rPr>
        <w:t xml:space="preserve">A generic sentiment analysis tool </w:t>
      </w:r>
      <w:r w:rsidR="003F12E5" w:rsidRPr="007036A0">
        <w:rPr>
          <w:szCs w:val="28"/>
        </w:rPr>
        <w:t xml:space="preserve">may employ a </w:t>
      </w:r>
      <w:r w:rsidRPr="007036A0">
        <w:rPr>
          <w:szCs w:val="28"/>
        </w:rPr>
        <w:t xml:space="preserve">variety of linguistic </w:t>
      </w:r>
      <w:r w:rsidR="003F12E5" w:rsidRPr="007036A0">
        <w:rPr>
          <w:szCs w:val="28"/>
        </w:rPr>
        <w:t>techniques</w:t>
      </w:r>
      <w:r w:rsidRPr="007036A0">
        <w:rPr>
          <w:szCs w:val="28"/>
        </w:rPr>
        <w:t xml:space="preserve"> such as stemming, tokenization, part of speech tagging, entity extraction, and relation extraction used for pre-processing </w:t>
      </w:r>
      <w:r w:rsidR="003F12E5" w:rsidRPr="007036A0">
        <w:rPr>
          <w:szCs w:val="28"/>
        </w:rPr>
        <w:t>textual artefacts</w:t>
      </w:r>
      <w:r w:rsidRPr="007036A0">
        <w:rPr>
          <w:szCs w:val="28"/>
        </w:rPr>
        <w:t xml:space="preserve"> or the target subject (e.g. a Tweet). The tool may also utilize lexicons or other linguistic resources. </w:t>
      </w:r>
      <w:r w:rsidR="003E4025" w:rsidRPr="007036A0">
        <w:rPr>
          <w:szCs w:val="28"/>
        </w:rPr>
        <w:t xml:space="preserve">The primary component in the tool is </w:t>
      </w:r>
      <w:r w:rsidRPr="007036A0">
        <w:rPr>
          <w:szCs w:val="28"/>
        </w:rPr>
        <w:t xml:space="preserve">Document Analysis module that </w:t>
      </w:r>
      <w:r w:rsidR="003E4025" w:rsidRPr="007036A0">
        <w:rPr>
          <w:szCs w:val="28"/>
        </w:rPr>
        <w:t>attach sentiment annotations to the subject (document, sentence or aspect of entity) by utilizing</w:t>
      </w:r>
      <w:r w:rsidRPr="007036A0">
        <w:rPr>
          <w:szCs w:val="28"/>
        </w:rPr>
        <w:t xml:space="preserve"> linguistic resources. These sentiment annotations being the primary output of the system may be presented to the user using a variety of visualization tools </w:t>
      </w:r>
      <w:r w:rsidRPr="007036A0">
        <w:rPr>
          <w:szCs w:val="28"/>
        </w:rPr>
        <w:fldChar w:fldCharType="begin"/>
      </w:r>
      <w:r w:rsidR="00C57E67" w:rsidRPr="007036A0">
        <w:rPr>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7036A0">
        <w:rPr>
          <w:szCs w:val="28"/>
        </w:rPr>
        <w:fldChar w:fldCharType="separate"/>
      </w:r>
      <w:r w:rsidRPr="007036A0">
        <w:rPr>
          <w:szCs w:val="28"/>
        </w:rPr>
        <w:t>(Feldman, 2013)</w:t>
      </w:r>
      <w:r w:rsidRPr="007036A0">
        <w:rPr>
          <w:szCs w:val="28"/>
        </w:rPr>
        <w:fldChar w:fldCharType="end"/>
      </w:r>
      <w:r w:rsidR="00B613F2" w:rsidRPr="007036A0">
        <w:rPr>
          <w:szCs w:val="28"/>
        </w:rPr>
        <w:t>.</w:t>
      </w:r>
    </w:p>
    <w:p w:rsidR="005D26D8" w:rsidRDefault="005D26D8" w:rsidP="00B613F2">
      <w:pPr>
        <w:spacing w:line="240" w:lineRule="auto"/>
        <w:ind w:firstLine="0"/>
        <w:rPr>
          <w:szCs w:val="28"/>
        </w:rPr>
      </w:pPr>
    </w:p>
    <w:p w:rsidR="005D26D8" w:rsidRPr="007036A0" w:rsidRDefault="005D26D8" w:rsidP="005D26D8">
      <w:pPr>
        <w:spacing w:line="240" w:lineRule="auto"/>
        <w:ind w:firstLine="0"/>
        <w:rPr>
          <w:b/>
          <w:sz w:val="22"/>
          <w:szCs w:val="28"/>
        </w:rPr>
      </w:pPr>
      <w:r w:rsidRPr="007036A0">
        <w:rPr>
          <w:b/>
          <w:sz w:val="22"/>
          <w:szCs w:val="28"/>
        </w:rPr>
        <w:t>Sentiment Analysis Tool:</w:t>
      </w:r>
    </w:p>
    <w:p w:rsidR="006A1B97" w:rsidRDefault="006A1B97" w:rsidP="00B613F2">
      <w:pPr>
        <w:spacing w:line="240" w:lineRule="auto"/>
        <w:ind w:firstLine="0"/>
        <w:rPr>
          <w:szCs w:val="28"/>
        </w:rPr>
      </w:pPr>
    </w:p>
    <w:p w:rsidR="00DB13A5" w:rsidRDefault="006A1B97" w:rsidP="00B613F2">
      <w:pPr>
        <w:spacing w:line="240" w:lineRule="auto"/>
        <w:ind w:firstLine="0"/>
        <w:rPr>
          <w:szCs w:val="28"/>
        </w:rPr>
      </w:pPr>
      <w:r>
        <w:rPr>
          <w:szCs w:val="28"/>
        </w:rPr>
        <w:t xml:space="preserve">Twitter Sentiment Analysis has been performed by several researchers using a variety of tools developed using different languages such as Java. As part of this study, the tool however is planned to be developed using the programing language “R”. The language R is </w:t>
      </w:r>
      <w:r w:rsidR="007A1CC9">
        <w:rPr>
          <w:szCs w:val="28"/>
        </w:rPr>
        <w:t>considered a gold standard for development in the numerical analysis and machine learning space. R’s biggest advantage worth a mention here is its package ecosystem</w:t>
      </w:r>
      <w:r w:rsidR="000C1F52">
        <w:rPr>
          <w:szCs w:val="28"/>
        </w:rPr>
        <w:t xml:space="preserve"> </w:t>
      </w:r>
      <w:r w:rsidR="000C1F52">
        <w:rPr>
          <w:szCs w:val="28"/>
        </w:rPr>
        <w:fldChar w:fldCharType="begin"/>
      </w:r>
      <w:r w:rsidR="000C1F52">
        <w:rPr>
          <w:szCs w:val="28"/>
        </w:rPr>
        <w:instrText xml:space="preserve"> ADDIN EN.CITE &lt;EndNote&gt;&lt;Cite&gt;&lt;Author&gt;Krill&lt;/Author&gt;&lt;Year&gt;2015&lt;/Year&gt;&lt;RecNum&gt;70&lt;/RecNum&gt;&lt;DisplayText&gt;(Krill, 2015)&lt;/DisplayText&gt;&lt;record&gt;&lt;rec-number&gt;70&lt;/rec-number&gt;&lt;foreign-keys&gt;&lt;key app="EN" db-id="r2v9xztrf00xt0ed0vlxs9rn2wddwea9vetp" timestamp="1512754649"&gt;70&lt;/key&gt;&lt;/foreign-keys&gt;&lt;ref-type name="Web Page"&gt;12&lt;/ref-type&gt;&lt;contributors&gt;&lt;authors&gt;&lt;author&gt;Paul Krill&lt;/author&gt;&lt;/authors&gt;&lt;/contributors&gt;&lt;titles&gt;&lt;title&gt;Why R? The pros and cons of the R language&lt;/title&gt;&lt;/titles&gt;&lt;volume&gt;2017&lt;/volume&gt;&lt;number&gt;08/12/2017&lt;/number&gt;&lt;keywords&gt;&lt;keyword&gt;R Programming Laguage, Dissertation&lt;/keyword&gt;&lt;/keywords&gt;&lt;dates&gt;&lt;year&gt;2015&lt;/year&gt;&lt;/dates&gt;&lt;urls&gt;&lt;related-urls&gt;&lt;url&gt;https://www.infoworld.com/article/2940864/application-development/r-programming-language-statistical-data-analysis.html&lt;/url&gt;&lt;/related-urls&gt;&lt;/urls&gt;&lt;/record&gt;&lt;/Cite&gt;&lt;/EndNote&gt;</w:instrText>
      </w:r>
      <w:r w:rsidR="000C1F52">
        <w:rPr>
          <w:szCs w:val="28"/>
        </w:rPr>
        <w:fldChar w:fldCharType="separate"/>
      </w:r>
      <w:r w:rsidR="000C1F52">
        <w:rPr>
          <w:noProof/>
          <w:szCs w:val="28"/>
        </w:rPr>
        <w:t>(Krill, 2015)</w:t>
      </w:r>
      <w:r w:rsidR="000C1F52">
        <w:rPr>
          <w:szCs w:val="28"/>
        </w:rPr>
        <w:fldChar w:fldCharType="end"/>
      </w:r>
      <w:r w:rsidR="007A1CC9">
        <w:rPr>
          <w:szCs w:val="28"/>
        </w:rPr>
        <w:t xml:space="preserve">. </w:t>
      </w:r>
    </w:p>
    <w:p w:rsidR="00DB13A5" w:rsidRDefault="00DB13A5" w:rsidP="00B613F2">
      <w:pPr>
        <w:spacing w:line="240" w:lineRule="auto"/>
        <w:ind w:firstLine="0"/>
        <w:rPr>
          <w:szCs w:val="28"/>
        </w:rPr>
      </w:pPr>
    </w:p>
    <w:p w:rsidR="005D26D8" w:rsidRDefault="007A1CC9" w:rsidP="00B613F2">
      <w:pPr>
        <w:spacing w:line="240" w:lineRule="auto"/>
        <w:ind w:firstLine="0"/>
        <w:rPr>
          <w:szCs w:val="28"/>
        </w:rPr>
      </w:pPr>
      <w:r>
        <w:rPr>
          <w:szCs w:val="28"/>
        </w:rPr>
        <w:t xml:space="preserve">On the other hand “R” is known to have issues in security and memory management. Since the Sentiment Analysis Tool to be developed in this study, is a stand-alone application with no other modules, security should not be an issue. Memory management however is something that </w:t>
      </w:r>
      <w:r w:rsidR="007E20ED">
        <w:rPr>
          <w:szCs w:val="28"/>
        </w:rPr>
        <w:t>requires</w:t>
      </w:r>
      <w:r w:rsidR="00392847">
        <w:rPr>
          <w:szCs w:val="28"/>
        </w:rPr>
        <w:t xml:space="preserve"> serious attention especially when talking about large datasets. This risk in application performance should not be serious as a tweet is typically a </w:t>
      </w:r>
      <w:r w:rsidR="007E20ED">
        <w:rPr>
          <w:szCs w:val="28"/>
        </w:rPr>
        <w:t>“bag”</w:t>
      </w:r>
      <w:r w:rsidR="00392847">
        <w:rPr>
          <w:szCs w:val="28"/>
        </w:rPr>
        <w:t xml:space="preserve"> of 140 characters in its anatomy. If however the issues arises, it can be addressed by </w:t>
      </w:r>
      <w:r>
        <w:rPr>
          <w:szCs w:val="28"/>
        </w:rPr>
        <w:t>some trade of</w:t>
      </w:r>
      <w:r w:rsidR="007E20ED">
        <w:rPr>
          <w:szCs w:val="28"/>
        </w:rPr>
        <w:t>f</w:t>
      </w:r>
      <w:r>
        <w:rPr>
          <w:szCs w:val="28"/>
        </w:rPr>
        <w:t xml:space="preserve"> in terms of simplicity of sentiment analysis algorithm.</w:t>
      </w:r>
    </w:p>
    <w:p w:rsidR="00DB13A5" w:rsidRDefault="00DB13A5" w:rsidP="00B613F2">
      <w:pPr>
        <w:spacing w:line="240" w:lineRule="auto"/>
        <w:ind w:firstLine="0"/>
        <w:rPr>
          <w:szCs w:val="28"/>
        </w:rPr>
      </w:pPr>
    </w:p>
    <w:p w:rsidR="00445F27" w:rsidRPr="00BD57B9" w:rsidRDefault="00445F27" w:rsidP="00B613F2">
      <w:pPr>
        <w:spacing w:line="240" w:lineRule="auto"/>
        <w:ind w:firstLine="0"/>
        <w:rPr>
          <w:b/>
          <w:szCs w:val="28"/>
        </w:rPr>
      </w:pPr>
      <w:r w:rsidRPr="00BD57B9">
        <w:rPr>
          <w:b/>
          <w:sz w:val="22"/>
          <w:szCs w:val="28"/>
        </w:rPr>
        <w:t>Data Collection:</w:t>
      </w:r>
    </w:p>
    <w:p w:rsidR="00445F27" w:rsidRDefault="00445F27" w:rsidP="00B613F2">
      <w:pPr>
        <w:spacing w:line="240" w:lineRule="auto"/>
        <w:ind w:firstLine="0"/>
        <w:rPr>
          <w:szCs w:val="28"/>
        </w:rPr>
      </w:pPr>
    </w:p>
    <w:p w:rsidR="00101ECD" w:rsidRDefault="00445F27" w:rsidP="00101ECD">
      <w:pPr>
        <w:spacing w:line="240" w:lineRule="auto"/>
        <w:ind w:firstLine="0"/>
        <w:rPr>
          <w:szCs w:val="28"/>
        </w:rPr>
      </w:pPr>
      <w:r>
        <w:rPr>
          <w:szCs w:val="28"/>
        </w:rPr>
        <w:t xml:space="preserve">As per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provides an easy way for developers and researchers to access and gather twitter data using either of two APIs namely, “REST” and “Streaming”.</w:t>
      </w:r>
      <w:r w:rsidR="00101ECD">
        <w:rPr>
          <w:szCs w:val="28"/>
        </w:rPr>
        <w:t xml:space="preserve"> Twitter APIs provide an easy access to large amounts of tweets</w:t>
      </w:r>
      <w:r w:rsidR="00374BB2">
        <w:rPr>
          <w:szCs w:val="28"/>
        </w:rPr>
        <w:t xml:space="preserve"> </w:t>
      </w:r>
      <w:r w:rsidR="00101ECD">
        <w:rPr>
          <w:szCs w:val="28"/>
        </w:rPr>
        <w:t xml:space="preserve">that have specific characteristics. This allow the creation of a data filtering system that can define scope for data collection e.g. having certain terms or emoticons. </w:t>
      </w:r>
      <w:r w:rsidR="00555B4D">
        <w:rPr>
          <w:szCs w:val="28"/>
        </w:rPr>
        <w:t xml:space="preserve">Usually, lists of entities, hashtags or emoticons are used to crawl Tweets that are returned in JSON format. JSON is widely used </w:t>
      </w:r>
      <w:r w:rsidR="00101ECD" w:rsidRPr="00101ECD">
        <w:rPr>
          <w:szCs w:val="28"/>
        </w:rPr>
        <w:t xml:space="preserve">for storing and exchanging data, </w:t>
      </w:r>
      <w:r w:rsidR="00555B4D">
        <w:rPr>
          <w:szCs w:val="28"/>
        </w:rPr>
        <w:t xml:space="preserve">and </w:t>
      </w:r>
      <w:r w:rsidR="00101ECD" w:rsidRPr="00101ECD">
        <w:rPr>
          <w:szCs w:val="28"/>
        </w:rPr>
        <w:t>can be easily</w:t>
      </w:r>
      <w:r w:rsidR="00101ECD">
        <w:rPr>
          <w:szCs w:val="28"/>
        </w:rPr>
        <w:t xml:space="preserve"> </w:t>
      </w:r>
      <w:r w:rsidR="00101ECD" w:rsidRPr="00101ECD">
        <w:rPr>
          <w:szCs w:val="28"/>
        </w:rPr>
        <w:t>parsed by many programming languages. The metada</w:t>
      </w:r>
      <w:r w:rsidR="00101ECD">
        <w:rPr>
          <w:szCs w:val="28"/>
        </w:rPr>
        <w:t xml:space="preserve">ta returned by the Twitter APIs </w:t>
      </w:r>
      <w:r w:rsidR="00101ECD" w:rsidRPr="00101ECD">
        <w:rPr>
          <w:szCs w:val="28"/>
        </w:rPr>
        <w:t>include information such as publication date, author’s username, location, hashtags,</w:t>
      </w:r>
      <w:r w:rsidR="00101ECD">
        <w:rPr>
          <w:szCs w:val="28"/>
        </w:rPr>
        <w:t xml:space="preserve"> </w:t>
      </w:r>
      <w:r w:rsidR="00101ECD" w:rsidRPr="00101ECD">
        <w:rPr>
          <w:szCs w:val="28"/>
        </w:rPr>
        <w:t>retweets, followers, and many other data.</w:t>
      </w:r>
    </w:p>
    <w:p w:rsidR="008A54DB" w:rsidRDefault="008A54DB" w:rsidP="00101ECD">
      <w:pPr>
        <w:spacing w:line="240" w:lineRule="auto"/>
        <w:ind w:firstLine="0"/>
        <w:rPr>
          <w:szCs w:val="28"/>
        </w:rPr>
      </w:pPr>
    </w:p>
    <w:p w:rsidR="008A54DB" w:rsidRPr="007036A0" w:rsidRDefault="008A54DB" w:rsidP="00101ECD">
      <w:pPr>
        <w:spacing w:line="240" w:lineRule="auto"/>
        <w:ind w:firstLine="0"/>
        <w:rPr>
          <w:szCs w:val="28"/>
        </w:rPr>
      </w:pPr>
      <w:r>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most researchers prefer the Streaming API because it provides unlimited and real time access to tweets that meet a specific requirement.</w:t>
      </w:r>
    </w:p>
    <w:p w:rsidR="00542B6F" w:rsidRDefault="00542B6F" w:rsidP="00542B6F">
      <w:pPr>
        <w:spacing w:line="240" w:lineRule="auto"/>
        <w:rPr>
          <w:b/>
          <w:sz w:val="28"/>
          <w:szCs w:val="28"/>
        </w:rPr>
      </w:pPr>
    </w:p>
    <w:p w:rsidR="0074409E" w:rsidRPr="007E20ED" w:rsidRDefault="0074409E" w:rsidP="007E20ED">
      <w:pPr>
        <w:ind w:firstLine="0"/>
        <w:rPr>
          <w:b/>
          <w:sz w:val="22"/>
          <w:szCs w:val="28"/>
        </w:rPr>
      </w:pPr>
      <w:r w:rsidRPr="007E20ED">
        <w:rPr>
          <w:b/>
          <w:sz w:val="22"/>
          <w:szCs w:val="28"/>
        </w:rPr>
        <w:t>Available Online Resources:</w:t>
      </w:r>
    </w:p>
    <w:p w:rsidR="0074409E" w:rsidRDefault="0074409E" w:rsidP="0074409E">
      <w:pPr>
        <w:rPr>
          <w:szCs w:val="28"/>
        </w:rPr>
      </w:pPr>
    </w:p>
    <w:p w:rsidR="0074409E" w:rsidRPr="00BE2D5A" w:rsidRDefault="0074409E" w:rsidP="0074409E">
      <w:r w:rsidRPr="00BE2D5A">
        <w:t>A number of sentiment lexicon are available to be used for sentiment analysis. Given below are a few references.</w:t>
      </w:r>
    </w:p>
    <w:p w:rsidR="0074409E" w:rsidRPr="00BE2D5A" w:rsidRDefault="0074409E" w:rsidP="0074409E"/>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rsidR="0033516A" w:rsidRDefault="0074409E" w:rsidP="005C5DC5">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005C5DC5" w:rsidRPr="00A12832">
        <w:rPr>
          <w:rFonts w:ascii="Times New Roman" w:hAnsi="Times New Roman" w:cs="Times New Roman"/>
          <w:sz w:val="20"/>
          <w:szCs w:val="20"/>
        </w:rPr>
        <w:t>http://www.cs.uic.edu/~liub/FBS/sentiment-analysis.html</w:t>
      </w:r>
    </w:p>
    <w:p w:rsidR="005C5DC5" w:rsidRPr="005C5DC5" w:rsidRDefault="005C5DC5" w:rsidP="005C5DC5">
      <w:pPr>
        <w:ind w:firstLine="0"/>
      </w:pPr>
    </w:p>
    <w:p w:rsidR="00542B6F" w:rsidRPr="0033516A" w:rsidRDefault="009B1B9C" w:rsidP="0033516A">
      <w:pPr>
        <w:spacing w:line="240" w:lineRule="auto"/>
        <w:ind w:firstLine="0"/>
        <w:rPr>
          <w:b/>
          <w:sz w:val="22"/>
          <w:szCs w:val="28"/>
        </w:rPr>
      </w:pPr>
      <w:r>
        <w:rPr>
          <w:b/>
          <w:sz w:val="22"/>
          <w:szCs w:val="28"/>
        </w:rPr>
        <w:t xml:space="preserve">Preliminary </w:t>
      </w:r>
      <w:r w:rsidR="0033516A" w:rsidRPr="0033516A">
        <w:rPr>
          <w:b/>
          <w:sz w:val="22"/>
          <w:szCs w:val="28"/>
        </w:rPr>
        <w:t>Literature Review:</w:t>
      </w:r>
    </w:p>
    <w:p w:rsidR="005D26D8" w:rsidRPr="005D26D8" w:rsidRDefault="005D26D8" w:rsidP="0033516A">
      <w:pPr>
        <w:spacing w:line="240" w:lineRule="auto"/>
        <w:ind w:firstLine="0"/>
        <w:rPr>
          <w:color w:val="FF0000"/>
          <w:sz w:val="22"/>
          <w:szCs w:val="28"/>
        </w:rPr>
      </w:pPr>
    </w:p>
    <w:p w:rsidR="00374BB2" w:rsidRDefault="00374BB2" w:rsidP="00374BB2">
      <w:pPr>
        <w:pStyle w:val="ListParagraph"/>
        <w:numPr>
          <w:ilvl w:val="0"/>
          <w:numId w:val="17"/>
        </w:numPr>
        <w:spacing w:line="240" w:lineRule="auto"/>
        <w:rPr>
          <w:b/>
          <w:szCs w:val="28"/>
        </w:rPr>
      </w:pPr>
      <w:r>
        <w:rPr>
          <w:b/>
          <w:szCs w:val="28"/>
        </w:rPr>
        <w:t>Text Mining:</w:t>
      </w:r>
    </w:p>
    <w:p w:rsidR="00374BB2" w:rsidRDefault="00374BB2" w:rsidP="00374BB2">
      <w:pPr>
        <w:spacing w:line="240" w:lineRule="auto"/>
        <w:ind w:firstLine="0"/>
        <w:rPr>
          <w:szCs w:val="28"/>
        </w:rPr>
      </w:pPr>
      <w:r w:rsidRPr="00374BB2">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APIs provide an easy access to large amounts of tweets that have specific characteristics. This allow the creation of a data filtering system that can define scope for data collection e.g. having certain terms or emoticons.</w:t>
      </w:r>
    </w:p>
    <w:p w:rsidR="003053EC" w:rsidRDefault="003053EC" w:rsidP="00374BB2">
      <w:pPr>
        <w:spacing w:line="240" w:lineRule="auto"/>
        <w:ind w:firstLine="0"/>
        <w:rPr>
          <w:szCs w:val="28"/>
        </w:rPr>
      </w:pPr>
    </w:p>
    <w:p w:rsidR="003053EC" w:rsidRPr="003053EC" w:rsidRDefault="003053EC" w:rsidP="003053EC">
      <w:pPr>
        <w:pStyle w:val="ListParagraph"/>
        <w:numPr>
          <w:ilvl w:val="0"/>
          <w:numId w:val="17"/>
        </w:numPr>
        <w:spacing w:line="240" w:lineRule="auto"/>
        <w:rPr>
          <w:b/>
          <w:szCs w:val="28"/>
        </w:rPr>
      </w:pPr>
      <w:r w:rsidRPr="003053EC">
        <w:rPr>
          <w:b/>
          <w:szCs w:val="28"/>
        </w:rPr>
        <w:t>Social Media:</w:t>
      </w:r>
    </w:p>
    <w:p w:rsidR="00374BB2" w:rsidRDefault="00884AE7" w:rsidP="00374BB2">
      <w:pPr>
        <w:spacing w:line="240" w:lineRule="auto"/>
        <w:ind w:firstLine="0"/>
      </w:pPr>
      <w:r w:rsidRPr="00884AE7">
        <w:fldChar w:fldCharType="begin"/>
      </w:r>
      <w:r w:rsidRPr="00884AE7">
        <w:instrText xml:space="preserve"> ADDIN EN.CITE &lt;EndNote&gt;&lt;Cite&gt;&lt;Author&gt;Carol&lt;/Author&gt;&lt;Year&gt;2013&lt;/Year&gt;&lt;RecNum&gt;72&lt;/RecNum&gt;&lt;DisplayText&gt;(Carol et al., 2013)&lt;/DisplayText&gt;&lt;record&gt;&lt;rec-number&gt;72&lt;/rec-number&gt;&lt;foreign-keys&gt;&lt;key app="EN" db-id="r2v9xztrf00xt0ed0vlxs9rn2wddwea9vetp" timestamp="1512756918"&gt;72&lt;/key&gt;&lt;/foreign-keys&gt;&lt;ref-type name="Journal Article"&gt;17&lt;/ref-type&gt;&lt;contributors&gt;&lt;authors&gt;&lt;author&gt;Carol, Tenopir&lt;/author&gt;&lt;author&gt;Rachel, Volentine&lt;/author&gt;&lt;author&gt;Donald, W. King&lt;/author&gt;&lt;/authors&gt;&lt;/contributors&gt;&lt;titles&gt;&lt;title&gt;Social media and scholarly reading&lt;/title&gt;&lt;secondary-title&gt;Online Information Review&lt;/secondary-title&gt;&lt;/titles&gt;&lt;periodical&gt;&lt;full-title&gt;Online Information Review&lt;/full-title&gt;&lt;/periodical&gt;&lt;pages&gt;193-216&lt;/pages&gt;&lt;volume&gt;37&lt;/volume&gt;&lt;number&gt;2&lt;/number&gt;&lt;keywords&gt;&lt;keyword&gt;Dissertation&lt;/keyword&gt;&lt;/keywords&gt;&lt;dates&gt;&lt;year&gt;2013&lt;/year&gt;&lt;pub-dates&gt;&lt;date&gt;2013/04/12&lt;/date&gt;&lt;/pub-dates&gt;&lt;/dates&gt;&lt;publisher&gt;Emerald&lt;/publisher&gt;&lt;isbn&gt;1468-4527&lt;/isbn&gt;&lt;urls&gt;&lt;related-urls&gt;&lt;url&gt;https://doi.org/10.1108/OIR-04-2012-0062&lt;/url&gt;&lt;/related-urls&gt;&lt;/urls&gt;&lt;electronic-resource-num&gt;10.1108/OIR-04-2012-0062&lt;/electronic-resource-num&gt;&lt;access-date&gt;2017/12/08&lt;/access-date&gt;&lt;/record&gt;&lt;/Cite&gt;&lt;/EndNote&gt;</w:instrText>
      </w:r>
      <w:r w:rsidRPr="00884AE7">
        <w:fldChar w:fldCharType="separate"/>
      </w:r>
      <w:r w:rsidRPr="00884AE7">
        <w:rPr>
          <w:noProof/>
        </w:rPr>
        <w:t>(Carol et al., 2013)</w:t>
      </w:r>
      <w:r w:rsidRPr="00884AE7">
        <w:fldChar w:fldCharType="end"/>
      </w:r>
      <w:r w:rsidR="003053EC" w:rsidRPr="00884AE7">
        <w:t xml:space="preserve"> defines social media or Web 2.0 technologies as “innovative online tools designed to enhance communication and collaboration”.</w:t>
      </w:r>
    </w:p>
    <w:p w:rsidR="00884AE7" w:rsidRDefault="00884AE7" w:rsidP="00374BB2">
      <w:pPr>
        <w:spacing w:line="240" w:lineRule="auto"/>
        <w:ind w:firstLine="0"/>
      </w:pPr>
      <w:r w:rsidRPr="00394ED3">
        <w:t>Sentiment Analysis is possible across the broad range of social media microblogging platforms such as Tumblr, FourSquare, Google+, and LinkedIn</w:t>
      </w:r>
      <w:r w:rsidR="008E1EAF">
        <w:t xml:space="preserve"> etc</w:t>
      </w:r>
      <w:r w:rsidRPr="00394ED3">
        <w:t>.</w:t>
      </w:r>
    </w:p>
    <w:p w:rsidR="00884AE7" w:rsidRPr="00884AE7" w:rsidRDefault="00884AE7" w:rsidP="00374BB2">
      <w:pPr>
        <w:spacing w:line="240" w:lineRule="auto"/>
        <w:ind w:firstLine="0"/>
        <w:rPr>
          <w:b/>
        </w:rPr>
      </w:pPr>
    </w:p>
    <w:p w:rsidR="00B7199B" w:rsidRPr="00374BB2" w:rsidRDefault="00B7199B" w:rsidP="00374BB2">
      <w:pPr>
        <w:pStyle w:val="ListParagraph"/>
        <w:numPr>
          <w:ilvl w:val="0"/>
          <w:numId w:val="17"/>
        </w:numPr>
        <w:spacing w:line="240" w:lineRule="auto"/>
        <w:rPr>
          <w:b/>
          <w:szCs w:val="28"/>
        </w:rPr>
      </w:pPr>
      <w:r w:rsidRPr="00846958">
        <w:rPr>
          <w:b/>
          <w:szCs w:val="28"/>
        </w:rPr>
        <w:t>Sentiment Analysis Methods:</w:t>
      </w:r>
    </w:p>
    <w:p w:rsidR="00AF2F04" w:rsidRDefault="00547289" w:rsidP="00E64DD4">
      <w:pPr>
        <w:ind w:firstLine="0"/>
      </w:pPr>
      <w:r w:rsidRPr="00547289">
        <w:fldChar w:fldCharType="begin"/>
      </w:r>
      <w:r w:rsidRPr="00547289">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547289">
        <w:fldChar w:fldCharType="separate"/>
      </w:r>
      <w:r w:rsidRPr="00547289">
        <w:rPr>
          <w:noProof/>
        </w:rPr>
        <w:t>(Peng , 2014)</w:t>
      </w:r>
      <w:r w:rsidRPr="00547289">
        <w:fldChar w:fldCharType="end"/>
      </w:r>
      <w:r w:rsidRPr="00547289">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d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rsidR="00D14833" w:rsidRPr="00547289" w:rsidRDefault="00D14833" w:rsidP="00AF2F04"/>
    <w:p w:rsidR="00547289" w:rsidRDefault="00D14833" w:rsidP="0033516A">
      <w:pPr>
        <w:spacing w:line="240" w:lineRule="auto"/>
        <w:ind w:firstLine="0"/>
      </w:pPr>
      <w:r>
        <w:rPr>
          <w:noProof/>
        </w:rPr>
        <w:lastRenderedPageBreak/>
        <mc:AlternateContent>
          <mc:Choice Requires="wpg">
            <w:drawing>
              <wp:inline distT="0" distB="0" distL="0" distR="0">
                <wp:extent cx="5762625" cy="3371851"/>
                <wp:effectExtent l="0" t="0" r="0" b="0"/>
                <wp:docPr id="44" name="Group 44"/>
                <wp:cNvGraphicFramePr/>
                <a:graphic xmlns:a="http://schemas.openxmlformats.org/drawingml/2006/main">
                  <a:graphicData uri="http://schemas.microsoft.com/office/word/2010/wordprocessingGroup">
                    <wpg:wgp>
                      <wpg:cNvGrpSpPr/>
                      <wpg:grpSpPr>
                        <a:xfrm>
                          <a:off x="0" y="0"/>
                          <a:ext cx="5762625" cy="3371851"/>
                          <a:chOff x="0" y="0"/>
                          <a:chExt cx="5762625" cy="3371851"/>
                        </a:xfrm>
                      </wpg:grpSpPr>
                      <wps:wsp>
                        <wps:cNvPr id="33" name="Text Box 33"/>
                        <wps:cNvSpPr txBox="1"/>
                        <wps:spPr>
                          <a:xfrm>
                            <a:off x="0" y="257131"/>
                            <a:ext cx="5762625" cy="3114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4833" w:rsidRDefault="00D14833" w:rsidP="00D14833">
                              <w:pPr>
                                <w:keepNext/>
                                <w:ind w:firstLine="0"/>
                              </w:pPr>
                              <w:r>
                                <w:rPr>
                                  <w:noProof/>
                                </w:rPr>
                                <w:drawing>
                                  <wp:inline distT="0" distB="0" distL="0" distR="0" wp14:anchorId="638384C3" wp14:editId="47892B2B">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rsidR="00D14833" w:rsidRDefault="00D14833" w:rsidP="00D14833">
                              <w:pPr>
                                <w:pStyle w:val="Caption"/>
                                <w:jc w:val="both"/>
                              </w:pPr>
                              <w:r>
                                <w:t xml:space="preserve">Table </w:t>
                              </w:r>
                              <w:r w:rsidR="002031DF">
                                <w:fldChar w:fldCharType="begin"/>
                              </w:r>
                              <w:r w:rsidR="002031DF">
                                <w:instrText xml:space="preserve"> SEQ Table \* ARABIC </w:instrText>
                              </w:r>
                              <w:r w:rsidR="002031DF">
                                <w:fldChar w:fldCharType="separate"/>
                              </w:r>
                              <w:r>
                                <w:rPr>
                                  <w:noProof/>
                                </w:rPr>
                                <w:t>1</w:t>
                              </w:r>
                              <w:r w:rsidR="002031DF">
                                <w:rPr>
                                  <w:noProof/>
                                </w:rPr>
                                <w:fldChar w:fldCharType="end"/>
                              </w:r>
                              <w:r>
                                <w:t>: Previous studies combining lexicon-based and machine learning approaches to sentiment analysis.</w:t>
                              </w:r>
                            </w:p>
                            <w:p w:rsidR="00D14833" w:rsidRDefault="00D14833" w:rsidP="00D14833">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38" name="Rectangle 38"/>
                        <wps:cNvSpPr/>
                        <wps:spPr>
                          <a:xfrm>
                            <a:off x="142875" y="0"/>
                            <a:ext cx="5534026" cy="27051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4833" w:rsidRDefault="00D14833" w:rsidP="00D14833">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44" o:spid="_x0000_s1045" style="width:453.75pt;height:265.5pt;mso-position-horizontal-relative:char;mso-position-vertical-relative:line" coordsize="57626,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">
                <v:shape id="Text Box 33" o:spid="_x0000_s1046" type="#_x0000_t202" style="position:absolute;top:2571;width:57626;height:31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aQcIA&#10;AADbAAAADwAAAGRycy9kb3ducmV2LnhtbESPQYvCMBSE74L/ITzB25pqWZVqFBEEYZdFq+j10Tzb&#10;YvNSm6zWf28WFjwOM/MNM1+2phJ3alxpWcFwEIEgzqwuOVdwPGw+piCcR9ZYWSYFT3KwXHQ7c0y0&#10;ffCe7qnPRYCwS1BB4X2dSOmyggy6ga2Jg3exjUEfZJNL3eAjwE0lR1E0lgZLDgsF1rQuKLumv0bB&#10;7mtyqMqTX3OM6c/5290u7Scq1e+1qxkIT61/h//bW60gjuHvS/g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BpBwgAAANsAAAAPAAAAAAAAAAAAAAAAAJgCAABkcnMvZG93&#10;bnJldi54bWxQSwUGAAAAAAQABAD1AAAAhwMAAAAA&#10;" filled="f" stroked="f" strokeweight=".5pt">
                  <v:textbox inset=",7.2pt,,0">
                    <w:txbxContent>
                      <w:p w:rsidR="00D14833" w:rsidRDefault="00D14833" w:rsidP="00D14833">
                        <w:pPr>
                          <w:keepNext/>
                          <w:ind w:firstLine="0"/>
                        </w:pPr>
                        <w:r>
                          <w:rPr>
                            <w:noProof/>
                          </w:rPr>
                          <w:drawing>
                            <wp:inline distT="0" distB="0" distL="0" distR="0" wp14:anchorId="638384C3" wp14:editId="47892B2B">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rsidR="00D14833" w:rsidRDefault="00D14833" w:rsidP="00D14833">
                        <w:pPr>
                          <w:pStyle w:val="Caption"/>
                          <w:jc w:val="both"/>
                        </w:pPr>
                        <w:r>
                          <w:t xml:space="preserve">Table </w:t>
                        </w:r>
                        <w:r>
                          <w:fldChar w:fldCharType="begin"/>
                        </w:r>
                        <w:r>
                          <w:instrText xml:space="preserve"> SEQ Table \* ARABIC </w:instrText>
                        </w:r>
                        <w:r>
                          <w:fldChar w:fldCharType="separate"/>
                        </w:r>
                        <w:r>
                          <w:rPr>
                            <w:noProof/>
                          </w:rPr>
                          <w:t>1</w:t>
                        </w:r>
                        <w:r>
                          <w:fldChar w:fldCharType="end"/>
                        </w:r>
                        <w:r>
                          <w:t>: Previous studies combining lexicon-based and machine learning approaches to sentiment analysis.</w:t>
                        </w:r>
                      </w:p>
                      <w:p w:rsidR="00D14833" w:rsidRDefault="00D14833" w:rsidP="00D14833">
                        <w:pPr>
                          <w:ind w:firstLine="0"/>
                          <w:rPr>
                            <w:caps/>
                            <w:color w:val="5B9BD5" w:themeColor="accent1"/>
                            <w:sz w:val="26"/>
                            <w:szCs w:val="26"/>
                          </w:rPr>
                        </w:pPr>
                      </w:p>
                    </w:txbxContent>
                  </v:textbox>
                </v:shape>
                <v:rect id="Rectangle 38" o:spid="_x0000_s1047" style="position:absolute;left:1428;width:5534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SLTMAA&#10;AADbAAAADwAAAGRycy9kb3ducmV2LnhtbERPTWsCMRC9F/wPYYTeatYKRVajqGARSgtqD/U2bMbd&#10;4GayJKNu/31zKHh8vO/5svetulFMLrCB8agARVwF67g28H3cvkxBJUG22AYmA7+UYLkYPM2xtOHO&#10;e7odpFY5hFOJBhqRrtQ6VQ15TKPQEWfuHKJHyTDW2ka853Df6teieNMeHeeGBjvaNFRdDldvwH3W&#10;79Ov+CFrdNcjnuT0E6Qz5nnYr2aghHp5iP/dO2tgksfmL/kH6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SLTMAAAADbAAAADwAAAAAAAAAAAAAAAACYAgAAZHJzL2Rvd25y&#10;ZXYueG1sUEsFBgAAAAAEAAQA9QAAAIUDAAAAAA==&#10;" fillcolor="#d8d8d8 [2732]" stroked="f" strokeweight="1pt">
                  <v:textbox>
                    <w:txbxContent>
                      <w:p w:rsidR="00D14833" w:rsidRDefault="00D14833" w:rsidP="00D14833">
                        <w:pPr>
                          <w:jc w:val="center"/>
                          <w:rPr>
                            <w:rFonts w:asciiTheme="majorHAnsi" w:eastAsiaTheme="majorEastAsia" w:hAnsiTheme="majorHAnsi" w:cstheme="majorBidi"/>
                            <w:color w:val="FFFFFF" w:themeColor="background1"/>
                            <w:sz w:val="24"/>
                            <w:szCs w:val="28"/>
                          </w:rPr>
                        </w:pPr>
                      </w:p>
                    </w:txbxContent>
                  </v:textbox>
                </v:rect>
                <w10:anchorlock/>
              </v:group>
            </w:pict>
          </mc:Fallback>
        </mc:AlternateContent>
      </w:r>
    </w:p>
    <w:p w:rsidR="00D14833" w:rsidRDefault="00D14833" w:rsidP="0033516A">
      <w:pPr>
        <w:spacing w:line="240" w:lineRule="auto"/>
        <w:ind w:firstLine="0"/>
      </w:pPr>
    </w:p>
    <w:p w:rsidR="00B7199B" w:rsidRDefault="00B7199B" w:rsidP="0033516A">
      <w:pPr>
        <w:spacing w:line="240" w:lineRule="auto"/>
        <w:ind w:firstLine="0"/>
      </w:pPr>
      <w:r w:rsidRPr="00B7199B">
        <w:fldChar w:fldCharType="begin"/>
      </w:r>
      <w:r w:rsidRPr="00B7199B">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B7199B">
        <w:fldChar w:fldCharType="separate"/>
      </w:r>
      <w:r w:rsidRPr="00B7199B">
        <w:rPr>
          <w:noProof/>
        </w:rPr>
        <w:t>(Jeong et al.)</w:t>
      </w:r>
      <w:r w:rsidRPr="00B7199B">
        <w:fldChar w:fldCharType="end"/>
      </w:r>
      <w:r w:rsidRPr="00B7199B">
        <w:t xml:space="preserve"> Explains different approaches to identification of author’s sentiment along with the degree of sentiment </w:t>
      </w:r>
    </w:p>
    <w:p w:rsidR="000048BA" w:rsidRPr="00B7199B" w:rsidRDefault="000048BA" w:rsidP="0033516A">
      <w:pPr>
        <w:spacing w:line="240" w:lineRule="auto"/>
        <w:ind w:firstLine="0"/>
      </w:pPr>
    </w:p>
    <w:p w:rsidR="000048BA" w:rsidRDefault="00B7199B" w:rsidP="00B7199B">
      <w:pPr>
        <w:pStyle w:val="ListParagraph"/>
        <w:numPr>
          <w:ilvl w:val="0"/>
          <w:numId w:val="14"/>
        </w:numPr>
        <w:spacing w:line="240" w:lineRule="auto"/>
        <w:ind w:left="810"/>
        <w:rPr>
          <w:rFonts w:ascii="Times New Roman" w:hAnsi="Times New Roman" w:cs="Times New Roman"/>
          <w:sz w:val="20"/>
          <w:szCs w:val="20"/>
        </w:rPr>
      </w:pPr>
      <w:r w:rsidRPr="00B7199B">
        <w:rPr>
          <w:rFonts w:ascii="Times New Roman" w:hAnsi="Times New Roman" w:cs="Times New Roman"/>
          <w:sz w:val="20"/>
          <w:szCs w:val="20"/>
        </w:rPr>
        <w:t xml:space="preserve">Lexicon-based: </w:t>
      </w:r>
    </w:p>
    <w:p w:rsidR="000048BA" w:rsidRDefault="000048BA" w:rsidP="000048BA">
      <w:pPr>
        <w:pStyle w:val="ListParagraph"/>
        <w:spacing w:line="240" w:lineRule="auto"/>
        <w:ind w:left="810"/>
        <w:rPr>
          <w:rFonts w:ascii="Times New Roman" w:hAnsi="Times New Roman" w:cs="Times New Roman"/>
          <w:sz w:val="20"/>
          <w:szCs w:val="20"/>
        </w:rPr>
      </w:pPr>
    </w:p>
    <w:p w:rsidR="00B7199B" w:rsidRPr="00BE2D5A" w:rsidRDefault="000048BA" w:rsidP="000048BA">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his approach </w:t>
      </w:r>
      <w:r w:rsidR="00B7199B" w:rsidRPr="00B7199B">
        <w:rPr>
          <w:rFonts w:ascii="Times New Roman" w:hAnsi="Times New Roman" w:cs="Times New Roman"/>
          <w:sz w:val="20"/>
          <w:szCs w:val="20"/>
        </w:rPr>
        <w:t>uses predefined dictionaries that define sentiment words and their corresponding sentiment values. E.g. SentiwordNet</w:t>
      </w:r>
      <w:r>
        <w:rPr>
          <w:rFonts w:ascii="Times New Roman" w:hAnsi="Times New Roman" w:cs="Times New Roman"/>
          <w:sz w:val="20"/>
          <w:szCs w:val="20"/>
        </w:rPr>
        <w:t xml:space="preserve">. </w:t>
      </w:r>
      <w:r w:rsidR="00B7199B" w:rsidRPr="00BE2D5A">
        <w:rPr>
          <w:rFonts w:ascii="Times New Roman" w:hAnsi="Times New Roman" w:cs="Times New Roman"/>
          <w:sz w:val="20"/>
          <w:szCs w:val="20"/>
        </w:rPr>
        <w:t>A number of sentiment lexicon are available to be used for sentiment analysis. Given below are a few references.</w:t>
      </w:r>
      <w:r>
        <w:rPr>
          <w:rFonts w:ascii="Times New Roman" w:hAnsi="Times New Roman" w:cs="Times New Roman"/>
          <w:sz w:val="20"/>
          <w:szCs w:val="20"/>
        </w:rPr>
        <w:br/>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rsidR="00B7199B" w:rsidRPr="00B7199B"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rsidR="00846958" w:rsidRDefault="004B5404" w:rsidP="003157C1">
      <w:pPr>
        <w:ind w:firstLine="0"/>
      </w:pPr>
      <w:r w:rsidRPr="0074409E">
        <w:fldChar w:fldCharType="begin"/>
      </w:r>
      <w:r w:rsidRPr="0074409E">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74409E">
        <w:fldChar w:fldCharType="separate"/>
      </w:r>
      <w:r w:rsidRPr="0074409E">
        <w:rPr>
          <w:noProof/>
        </w:rPr>
        <w:t>(Ribeiro et al., 2016)</w:t>
      </w:r>
      <w:r w:rsidRPr="0074409E">
        <w:fldChar w:fldCharType="end"/>
      </w:r>
      <w:r>
        <w:t xml:space="preserve"> have conducted a </w:t>
      </w:r>
      <w:r w:rsidR="003157C1" w:rsidRPr="0074409E">
        <w:t>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w:t>
      </w:r>
      <w:r w:rsidR="00846958">
        <w:t>ctice, across multiple datasets.</w:t>
      </w:r>
    </w:p>
    <w:p w:rsidR="00547289" w:rsidRPr="0074409E" w:rsidRDefault="00547289" w:rsidP="003157C1">
      <w:pPr>
        <w:ind w:firstLine="0"/>
        <w:rPr>
          <w:sz w:val="22"/>
          <w:szCs w:val="22"/>
        </w:rPr>
      </w:pPr>
    </w:p>
    <w:p w:rsidR="00861D30" w:rsidRDefault="00846958" w:rsidP="00846958">
      <w:pPr>
        <w:rPr>
          <w:b/>
        </w:rPr>
      </w:pPr>
      <w:r>
        <w:rPr>
          <w:b/>
        </w:rPr>
        <w:t xml:space="preserve">2.  </w:t>
      </w:r>
      <w:r w:rsidR="002D5B32" w:rsidRPr="00846958">
        <w:rPr>
          <w:b/>
        </w:rPr>
        <w:t>Sentiment Analysis Algorithms:</w:t>
      </w:r>
    </w:p>
    <w:p w:rsidR="00846958" w:rsidRPr="00846958" w:rsidRDefault="00846958" w:rsidP="00846958">
      <w:pPr>
        <w:rPr>
          <w:b/>
        </w:rPr>
      </w:pPr>
    </w:p>
    <w:p w:rsidR="00861D30" w:rsidRPr="0074409E" w:rsidRDefault="00861D30" w:rsidP="003157C1">
      <w:pPr>
        <w:ind w:firstLine="0"/>
        <w:rPr>
          <w:b/>
        </w:rPr>
      </w:pPr>
      <w:r w:rsidRPr="0074409E">
        <w:t>There are multiple m</w:t>
      </w:r>
      <w:r w:rsidR="0056629D" w:rsidRPr="0074409E">
        <w:t>ethods for measuring sentiments,</w:t>
      </w:r>
      <w:r w:rsidRPr="0074409E">
        <w:t xml:space="preserve"> </w:t>
      </w:r>
      <w:r w:rsidR="0056629D" w:rsidRPr="0074409E">
        <w:t xml:space="preserve">including </w:t>
      </w:r>
      <w:r w:rsidR="00372F67" w:rsidRPr="0074409E">
        <w:t>Classification</w:t>
      </w:r>
      <w:r w:rsidRPr="0074409E">
        <w:t xml:space="preserve"> method</w:t>
      </w:r>
      <w:r w:rsidR="0056629D" w:rsidRPr="0074409E">
        <w:t xml:space="preserve"> </w:t>
      </w:r>
      <w:r w:rsidR="00372F67" w:rsidRPr="0074409E">
        <w:t xml:space="preserve">(supervised machine learning) </w:t>
      </w:r>
      <w:r w:rsidR="0056629D" w:rsidRPr="0074409E">
        <w:t>and lexical-based method.</w:t>
      </w:r>
    </w:p>
    <w:p w:rsidR="00856A24" w:rsidRPr="001E3AD4" w:rsidRDefault="00856A24" w:rsidP="003157C1">
      <w:pPr>
        <w:ind w:firstLine="0"/>
        <w:rPr>
          <w:i/>
        </w:rPr>
      </w:pPr>
    </w:p>
    <w:p w:rsidR="00856A24" w:rsidRPr="001E3AD4" w:rsidRDefault="00856A24" w:rsidP="003157C1">
      <w:pPr>
        <w:ind w:firstLine="0"/>
        <w:rPr>
          <w:i/>
        </w:rPr>
      </w:pPr>
      <w:r w:rsidRPr="001E3AD4">
        <w:rPr>
          <w:i/>
        </w:rPr>
        <w:t>Classification Method Algorithms:</w:t>
      </w:r>
    </w:p>
    <w:p w:rsidR="00856A24" w:rsidRPr="001E3AD4" w:rsidRDefault="00856A24" w:rsidP="00162B03">
      <w:pPr>
        <w:ind w:firstLine="0"/>
      </w:pPr>
    </w:p>
    <w:p w:rsidR="00856A24" w:rsidRPr="001E3AD4" w:rsidRDefault="006F08D9" w:rsidP="00162B03">
      <w:pPr>
        <w:ind w:firstLine="0"/>
      </w:pPr>
      <w:r w:rsidRPr="001E3AD4">
        <w:fldChar w:fldCharType="begin"/>
      </w:r>
      <w:r w:rsidRPr="001E3AD4">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1E3AD4">
        <w:fldChar w:fldCharType="separate"/>
      </w:r>
      <w:r w:rsidRPr="001E3AD4">
        <w:rPr>
          <w:noProof/>
        </w:rPr>
        <w:t>(Feldman)</w:t>
      </w:r>
      <w:r w:rsidRPr="001E3AD4">
        <w:fldChar w:fldCharType="end"/>
      </w:r>
      <w:r w:rsidRPr="001E3AD4">
        <w:t xml:space="preserve"> </w:t>
      </w:r>
      <w:r w:rsidR="00162B03" w:rsidRPr="001E3AD4">
        <w:t xml:space="preserve">Classification algorithms used Given the training data, the system learns a classification model by using one of the common classification algorithms such as </w:t>
      </w:r>
      <w:r w:rsidR="00D55119" w:rsidRPr="001E3AD4">
        <w:t>Support Vector Machine (</w:t>
      </w:r>
      <w:r w:rsidR="00162B03" w:rsidRPr="001E3AD4">
        <w:t>SVM</w:t>
      </w:r>
      <w:r w:rsidR="00D55119" w:rsidRPr="001E3AD4">
        <w:t>)</w:t>
      </w:r>
      <w:r w:rsidR="00162B03" w:rsidRPr="001E3AD4">
        <w:t xml:space="preserve">, </w:t>
      </w:r>
      <w:r w:rsidR="002D5B32" w:rsidRPr="001E3AD4">
        <w:t xml:space="preserve">WSVM, C4.5 tree, AdaBoost, </w:t>
      </w:r>
      <w:r w:rsidR="002D5B32" w:rsidRPr="001E3AD4">
        <w:lastRenderedPageBreak/>
        <w:t xml:space="preserve">Linear kernel SVM, </w:t>
      </w:r>
      <w:r w:rsidR="00162B03" w:rsidRPr="001E3AD4">
        <w:t>Naïve Bayes</w:t>
      </w:r>
      <w:r w:rsidR="002D5B32" w:rsidRPr="001E3AD4">
        <w:t xml:space="preserve"> (NB)</w:t>
      </w:r>
      <w:r w:rsidR="00162B03" w:rsidRPr="001E3AD4">
        <w:t>,</w:t>
      </w:r>
      <w:r w:rsidR="002D5B32" w:rsidRPr="001E3AD4">
        <w:t xml:space="preserve"> MaxEnt, </w:t>
      </w:r>
      <w:r w:rsidR="00B5302E" w:rsidRPr="001E3AD4">
        <w:t>Multi Naïve Bayes (</w:t>
      </w:r>
      <w:r w:rsidR="002D5B32" w:rsidRPr="001E3AD4">
        <w:t>MNB</w:t>
      </w:r>
      <w:r w:rsidR="00B5302E" w:rsidRPr="001E3AD4">
        <w:t>)</w:t>
      </w:r>
      <w:r w:rsidR="002D5B32" w:rsidRPr="001E3AD4">
        <w:t xml:space="preserve">, CRF, </w:t>
      </w:r>
      <w:r w:rsidR="00162B03" w:rsidRPr="001E3AD4">
        <w:t xml:space="preserve"> </w:t>
      </w:r>
      <w:r w:rsidR="002D5B32" w:rsidRPr="001E3AD4">
        <w:t xml:space="preserve">Perceptron with Best Learning Rate, Voted Perceptron, Ensemble Method, </w:t>
      </w:r>
      <w:r w:rsidR="00162B03" w:rsidRPr="001E3AD4">
        <w:t xml:space="preserve">Logistic Regression, or </w:t>
      </w:r>
      <w:r w:rsidR="002D5B32" w:rsidRPr="001E3AD4">
        <w:t>k</w:t>
      </w:r>
      <w:r w:rsidR="00162B03" w:rsidRPr="001E3AD4">
        <w:t xml:space="preserve">NN. </w:t>
      </w:r>
    </w:p>
    <w:p w:rsidR="00856A24" w:rsidRPr="001E3AD4" w:rsidRDefault="00856A24" w:rsidP="00162B03">
      <w:pPr>
        <w:ind w:firstLine="0"/>
        <w:rPr>
          <w:i/>
        </w:rPr>
      </w:pPr>
    </w:p>
    <w:p w:rsidR="00861D30" w:rsidRPr="001E3AD4" w:rsidRDefault="00856A24" w:rsidP="00162B03">
      <w:pPr>
        <w:ind w:firstLine="0"/>
      </w:pPr>
      <w:r w:rsidRPr="001E3AD4">
        <w:rPr>
          <w:i/>
        </w:rPr>
        <w:t>Lexicon Based Algorithms:</w:t>
      </w:r>
      <w:r w:rsidRPr="001E3AD4">
        <w:t xml:space="preserve"> </w:t>
      </w:r>
    </w:p>
    <w:p w:rsidR="00861D30" w:rsidRPr="001E3AD4" w:rsidRDefault="00861D30" w:rsidP="00162B03">
      <w:pPr>
        <w:ind w:firstLine="0"/>
      </w:pPr>
    </w:p>
    <w:p w:rsidR="00856A24" w:rsidRPr="001E3AD4" w:rsidRDefault="004A4B52" w:rsidP="00162B03">
      <w:pPr>
        <w:ind w:firstLine="0"/>
      </w:pPr>
      <w:r w:rsidRPr="001E3AD4">
        <w:t>SentiStrength, SentiCircles, Clustering-based word sense disambiguation (WSD), Lexicon-based classifier, Rule-based and ESSA.</w:t>
      </w:r>
    </w:p>
    <w:p w:rsidR="00856A24" w:rsidRPr="001E3AD4" w:rsidRDefault="00856A24" w:rsidP="00162B03">
      <w:pPr>
        <w:ind w:firstLine="0"/>
      </w:pPr>
    </w:p>
    <w:p w:rsidR="00162B03" w:rsidRPr="001E3AD4" w:rsidRDefault="00162B03" w:rsidP="00162B03">
      <w:pPr>
        <w:ind w:firstLine="0"/>
      </w:pPr>
      <w:r w:rsidRPr="001E3AD4">
        <w:t>This classification is then used to tag new documents into their various sentiment classes.</w:t>
      </w:r>
    </w:p>
    <w:p w:rsidR="006F08D9" w:rsidRPr="001E3AD4" w:rsidRDefault="006F08D9" w:rsidP="006F08D9">
      <w:pPr>
        <w:spacing w:line="240" w:lineRule="auto"/>
        <w:ind w:firstLine="0"/>
      </w:pPr>
    </w:p>
    <w:p w:rsidR="006F08D9" w:rsidRPr="001E3AD4" w:rsidRDefault="006F08D9" w:rsidP="006F08D9">
      <w:pPr>
        <w:spacing w:line="240" w:lineRule="auto"/>
        <w:ind w:firstLine="0"/>
      </w:pPr>
      <w:r w:rsidRPr="001E3AD4">
        <w:t xml:space="preserve">As per </w:t>
      </w:r>
      <w:r w:rsidRPr="001E3AD4">
        <w:fldChar w:fldCharType="begin"/>
      </w:r>
      <w:r w:rsidRPr="001E3AD4">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1E3AD4">
        <w:fldChar w:fldCharType="separate"/>
      </w:r>
      <w:r w:rsidRPr="001E3AD4">
        <w:rPr>
          <w:noProof/>
        </w:rPr>
        <w:t>(Giachanou and Crestani)</w:t>
      </w:r>
      <w:r w:rsidRPr="001E3AD4">
        <w:fldChar w:fldCharType="end"/>
      </w:r>
      <w:r w:rsidRPr="001E3AD4">
        <w:t xml:space="preserve"> these characteristics themselves pose challenge to sentiment analyst.</w:t>
      </w:r>
    </w:p>
    <w:p w:rsidR="00162B03" w:rsidRPr="001E3AD4" w:rsidRDefault="006F08D9" w:rsidP="003157C1">
      <w:pPr>
        <w:ind w:firstLine="0"/>
      </w:pPr>
      <w:r w:rsidRPr="001E3AD4">
        <w:fldChar w:fldCharType="begin"/>
      </w:r>
      <w:r w:rsidRPr="001E3AD4">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sidRPr="001E3AD4">
        <w:fldChar w:fldCharType="separate"/>
      </w:r>
      <w:r w:rsidRPr="001E3AD4">
        <w:rPr>
          <w:noProof/>
        </w:rPr>
        <w:t>(Bermingham and Smeaton)</w:t>
      </w:r>
      <w:r w:rsidRPr="001E3AD4">
        <w:fldChar w:fldCharType="end"/>
      </w:r>
      <w:r w:rsidRPr="001E3AD4">
        <w:t xml:space="preserve"> have concluded that classifying tweets is easier than classifying longer documents such as blogs.</w:t>
      </w:r>
    </w:p>
    <w:p w:rsidR="00404550" w:rsidRDefault="00404550" w:rsidP="003157C1">
      <w:pPr>
        <w:ind w:firstLine="0"/>
        <w:rPr>
          <w:szCs w:val="28"/>
        </w:rPr>
      </w:pPr>
    </w:p>
    <w:p w:rsidR="00A706DE" w:rsidRPr="00846958" w:rsidRDefault="00846958" w:rsidP="00846958">
      <w:pPr>
        <w:rPr>
          <w:b/>
        </w:rPr>
      </w:pPr>
      <w:r>
        <w:rPr>
          <w:b/>
        </w:rPr>
        <w:t xml:space="preserve">3. </w:t>
      </w:r>
      <w:r w:rsidR="00A706DE" w:rsidRPr="00846958">
        <w:rPr>
          <w:b/>
        </w:rPr>
        <w:t>Challenges</w:t>
      </w:r>
      <w:r w:rsidR="00540510" w:rsidRPr="00846958">
        <w:rPr>
          <w:b/>
        </w:rPr>
        <w:t xml:space="preserve"> in sentiment analysis</w:t>
      </w:r>
      <w:r w:rsidR="00A706DE" w:rsidRPr="00846958">
        <w:rPr>
          <w:b/>
        </w:rPr>
        <w:t>:</w:t>
      </w:r>
    </w:p>
    <w:p w:rsidR="004772D1" w:rsidRPr="009B1B9C" w:rsidRDefault="004772D1" w:rsidP="003157C1">
      <w:pPr>
        <w:ind w:firstLine="0"/>
        <w:rPr>
          <w:b/>
        </w:rPr>
      </w:pPr>
    </w:p>
    <w:p w:rsidR="00A706DE" w:rsidRPr="009B1B9C" w:rsidRDefault="00A706DE" w:rsidP="003157C1">
      <w:pPr>
        <w:ind w:firstLine="0"/>
      </w:pPr>
      <w:r w:rsidRPr="009B1B9C">
        <w:fldChar w:fldCharType="begin"/>
      </w:r>
      <w:r w:rsidR="00D53BCE"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00D53BCE" w:rsidRPr="009B1B9C">
        <w:rPr>
          <w:noProof/>
        </w:rPr>
        <w:t>(Giachanou and Crestani)</w:t>
      </w:r>
      <w:r w:rsidRPr="009B1B9C">
        <w:fldChar w:fldCharType="end"/>
      </w:r>
      <w:r w:rsidRPr="009B1B9C">
        <w:t xml:space="preserve"> have explained below characteristics of twitter as the main challenges faced by sentiment analysts.</w:t>
      </w:r>
    </w:p>
    <w:p w:rsidR="00A706DE" w:rsidRPr="009B1B9C" w:rsidRDefault="00A706DE" w:rsidP="003157C1">
      <w:pPr>
        <w:ind w:firstLine="0"/>
      </w:pPr>
    </w:p>
    <w:p w:rsidR="00404550" w:rsidRPr="009B1B9C" w:rsidRDefault="00A706DE" w:rsidP="00A706DE">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rsidR="00A706DE" w:rsidRPr="009B1B9C" w:rsidRDefault="00A706D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 xml:space="preserve">many researchers of twitter sentiment analysis have been considering presence of a word in a tweet as an evidence of topic relevance while others studies consider the hashtag symbol as a strong indicator or topic relevance. To a certain degree, these approaches may be correct </w:t>
      </w:r>
      <w:r w:rsidR="00E55C2F" w:rsidRPr="009B1B9C">
        <w:rPr>
          <w:rFonts w:ascii="Times New Roman" w:hAnsi="Times New Roman" w:cs="Times New Roman"/>
          <w:sz w:val="20"/>
          <w:szCs w:val="20"/>
        </w:rPr>
        <w:t>as commonly the sentiment does target the topic.</w:t>
      </w:r>
    </w:p>
    <w:p w:rsidR="00E55C2F" w:rsidRPr="009B1B9C" w:rsidRDefault="00E55C2F"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geners (web, blog, news etc.)</w:t>
      </w:r>
    </w:p>
    <w:p w:rsidR="00D67D89" w:rsidRPr="009B1B9C" w:rsidRDefault="00D67D89" w:rsidP="00E07195">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Owing the large volume of incorrect English and misspelled words, tweets contain a</w:t>
      </w:r>
      <w:r w:rsidR="00D53BCE" w:rsidRPr="009B1B9C">
        <w:rPr>
          <w:rFonts w:ascii="Times New Roman" w:hAnsi="Times New Roman" w:cs="Times New Roman"/>
          <w:sz w:val="20"/>
          <w:szCs w:val="20"/>
        </w:rPr>
        <w:t>n</w:t>
      </w:r>
      <w:r w:rsidRPr="009B1B9C">
        <w:rPr>
          <w:rFonts w:ascii="Times New Roman" w:hAnsi="Times New Roman" w:cs="Times New Roman"/>
          <w:sz w:val="20"/>
          <w:szCs w:val="20"/>
        </w:rPr>
        <w:t xml:space="preserve"> extensive amount of noise called “Data Sparsity” that negativ</w:t>
      </w:r>
      <w:r w:rsidR="00F768B4" w:rsidRPr="009B1B9C">
        <w:rPr>
          <w:rFonts w:ascii="Times New Roman" w:hAnsi="Times New Roman" w:cs="Times New Roman"/>
          <w:sz w:val="20"/>
          <w:szCs w:val="20"/>
        </w:rPr>
        <w:t>ely impacts sentiment analysis. Another reason for this noise is the use of non-standard textual artefacts such as emoticons and informal language</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fldChar w:fldCharType="begin"/>
      </w:r>
      <w:r w:rsidR="00E07195"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00E07195" w:rsidRPr="009B1B9C">
        <w:rPr>
          <w:rFonts w:ascii="Times New Roman" w:hAnsi="Times New Roman" w:cs="Times New Roman"/>
          <w:sz w:val="20"/>
          <w:szCs w:val="20"/>
        </w:rPr>
        <w:fldChar w:fldCharType="separate"/>
      </w:r>
      <w:r w:rsidR="00E07195" w:rsidRPr="009B1B9C">
        <w:rPr>
          <w:rFonts w:ascii="Times New Roman" w:hAnsi="Times New Roman" w:cs="Times New Roman"/>
          <w:noProof/>
          <w:sz w:val="20"/>
          <w:szCs w:val="20"/>
        </w:rPr>
        <w:t>(Jeong et al., 2017)</w:t>
      </w:r>
      <w:r w:rsidR="00E07195" w:rsidRPr="009B1B9C">
        <w:rPr>
          <w:rFonts w:ascii="Times New Roman" w:hAnsi="Times New Roman" w:cs="Times New Roman"/>
          <w:sz w:val="20"/>
          <w:szCs w:val="20"/>
        </w:rPr>
        <w:fldChar w:fldCharType="end"/>
      </w:r>
      <w:r w:rsidR="00E07195" w:rsidRPr="009B1B9C">
        <w:rPr>
          <w:rFonts w:ascii="Times New Roman" w:hAnsi="Times New Roman" w:cs="Times New Roman"/>
          <w:sz w:val="20"/>
          <w:szCs w:val="20"/>
        </w:rPr>
        <w:t xml:space="preserve"> have also mentioned emoticons (‘^^’, ‘:-D’) and onomatopoeic words (‘haha’, ‘blah’) as a type of noice.</w:t>
      </w:r>
    </w:p>
    <w:p w:rsidR="00D53BCE" w:rsidRPr="009B1B9C" w:rsidRDefault="00D53BC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rsidR="001E3AD4" w:rsidRPr="004D57EE" w:rsidRDefault="00D53BCE" w:rsidP="004D57E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00BE2D5A"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00BE2D5A"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00BE2D5A"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rsidR="004D57EE" w:rsidRDefault="004D57EE" w:rsidP="004D57EE">
      <w:pPr>
        <w:pStyle w:val="ListParagraph"/>
        <w:rPr>
          <w:b/>
        </w:rPr>
      </w:pPr>
    </w:p>
    <w:p w:rsidR="004D57EE" w:rsidRPr="004D57EE" w:rsidRDefault="004D57EE" w:rsidP="004D57EE">
      <w:pPr>
        <w:pStyle w:val="ListParagraph"/>
        <w:numPr>
          <w:ilvl w:val="0"/>
          <w:numId w:val="3"/>
        </w:numPr>
        <w:rPr>
          <w:b/>
        </w:rPr>
      </w:pPr>
      <w:r w:rsidRPr="004D57EE">
        <w:rPr>
          <w:b/>
        </w:rPr>
        <w:t>Technology Release</w:t>
      </w:r>
    </w:p>
    <w:p w:rsidR="00372404" w:rsidRDefault="00831112" w:rsidP="00BE2D5A">
      <w:r w:rsidRPr="009B1B9C">
        <w:fldChar w:fldCharType="begin"/>
      </w:r>
      <w:r w:rsidR="00E07195"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00E07195" w:rsidRPr="009B1B9C">
        <w:rPr>
          <w:noProof/>
        </w:rPr>
        <w:t>(Jeong et al.)</w:t>
      </w:r>
      <w:r w:rsidRPr="009B1B9C">
        <w:fldChar w:fldCharType="end"/>
      </w:r>
      <w:r w:rsidRPr="009B1B9C">
        <w:t xml:space="preserve"> </w:t>
      </w:r>
      <w:r w:rsidR="001E3AD4">
        <w:t>S</w:t>
      </w:r>
      <w:r w:rsidRPr="009B1B9C">
        <w:t xml:space="preserve">ee social media as an emerging source of customer voice since it assumed the form of a channel for exchanging and storing consumer-generated, large-scale, and unregulated voices about products. The authors have proposed a </w:t>
      </w:r>
      <w:r w:rsidR="00D03EB3" w:rsidRPr="009B1B9C">
        <w:t>4</w:t>
      </w:r>
      <w:r w:rsidRPr="009B1B9C">
        <w:t xml:space="preserve"> step opportunity mining (identification of product opportunities) approach based upon topic modeling and sentiment analysis </w:t>
      </w:r>
      <w:r w:rsidR="00D03EB3" w:rsidRPr="009B1B9C">
        <w:t>of large-scale customer generated social media data</w:t>
      </w:r>
      <w:r w:rsidR="00E07195" w:rsidRPr="009B1B9C">
        <w:t xml:space="preserve"> using open APIs</w:t>
      </w:r>
      <w:r w:rsidRPr="009B1B9C">
        <w:t xml:space="preserve">. </w:t>
      </w:r>
      <w:r w:rsidR="001E3AA2" w:rsidRPr="009B1B9C">
        <w:t xml:space="preserve">Below are the different </w:t>
      </w:r>
      <w:r w:rsidR="00D03EB3" w:rsidRPr="009B1B9C">
        <w:t>steps</w:t>
      </w:r>
      <w:r w:rsidR="001E3AA2" w:rsidRPr="009B1B9C">
        <w:t xml:space="preserve"> discussed in the </w:t>
      </w:r>
      <w:r w:rsidR="001E3AD4">
        <w:t>approach.</w:t>
      </w:r>
    </w:p>
    <w:p w:rsidR="001E3AD4" w:rsidRPr="009B1B9C" w:rsidRDefault="001E3AD4" w:rsidP="00BE2D5A"/>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w:t>
      </w:r>
      <w:r w:rsidR="00E07195" w:rsidRPr="009B1B9C">
        <w:rPr>
          <w:rFonts w:ascii="Times New Roman" w:hAnsi="Times New Roman" w:cs="Times New Roman"/>
          <w:sz w:val="20"/>
          <w:szCs w:val="20"/>
        </w:rPr>
        <w:t>c from a customer centered view.</w:t>
      </w:r>
    </w:p>
    <w:p w:rsidR="00E07195" w:rsidRPr="009B1B9C" w:rsidRDefault="00E07195" w:rsidP="009B1B9C">
      <w:pPr>
        <w:ind w:left="227" w:firstLine="0"/>
      </w:pPr>
      <w:r w:rsidRPr="009B1B9C">
        <w:lastRenderedPageBreak/>
        <w:t xml:space="preserve">As a case study, </w:t>
      </w:r>
      <w:r w:rsidR="001B0AE4" w:rsidRPr="009B1B9C">
        <w:t xml:space="preserve">opportunity mining of </w:t>
      </w:r>
      <w:r w:rsidRPr="009B1B9C">
        <w:t xml:space="preserve">Samsung Galaxy Note 5 has been </w:t>
      </w:r>
      <w:r w:rsidR="001B0AE4" w:rsidRPr="009B1B9C">
        <w:t>described as performed through the use of AIChemyAPI included in IBM’s Watson platform</w:t>
      </w:r>
      <w:r w:rsidR="008953F7" w:rsidRPr="009B1B9C">
        <w:t>.</w:t>
      </w:r>
    </w:p>
    <w:p w:rsidR="00831112" w:rsidRDefault="00831112" w:rsidP="00BE2D5A">
      <w:pPr>
        <w:rPr>
          <w:b/>
          <w:sz w:val="24"/>
          <w:szCs w:val="28"/>
        </w:rPr>
      </w:pPr>
    </w:p>
    <w:p w:rsidR="0074409E" w:rsidRPr="00A24717" w:rsidRDefault="0074409E" w:rsidP="00A24717">
      <w:pPr>
        <w:ind w:firstLine="0"/>
        <w:rPr>
          <w:b/>
          <w:sz w:val="22"/>
        </w:rPr>
      </w:pPr>
      <w:r>
        <w:rPr>
          <w:b/>
          <w:sz w:val="22"/>
        </w:rPr>
        <w:t>Description of the Experimental Design/ Verification Methodology:</w:t>
      </w:r>
    </w:p>
    <w:p w:rsidR="003157C1" w:rsidRDefault="003157C1" w:rsidP="003157C1">
      <w:pPr>
        <w:ind w:firstLine="0"/>
        <w:rPr>
          <w:b/>
          <w:sz w:val="22"/>
          <w:szCs w:val="22"/>
        </w:rPr>
      </w:pPr>
    </w:p>
    <w:p w:rsidR="00A12832" w:rsidRDefault="00197547" w:rsidP="003157C1">
      <w:pPr>
        <w:ind w:firstLine="0"/>
        <w:rPr>
          <w:sz w:val="22"/>
          <w:szCs w:val="22"/>
        </w:rPr>
      </w:pPr>
      <w:r w:rsidRPr="00197547">
        <w:rPr>
          <w:sz w:val="22"/>
          <w:szCs w:val="22"/>
        </w:rPr>
        <w:t>As per (Feldman, 2013), there are two main ap</w:t>
      </w:r>
      <w:r>
        <w:rPr>
          <w:sz w:val="22"/>
          <w:szCs w:val="22"/>
        </w:rPr>
        <w:t xml:space="preserve">proaches to sentiment analysis, “Supervised” and “Unsupervised”. </w:t>
      </w:r>
      <w:r w:rsidR="00A12832">
        <w:rPr>
          <w:sz w:val="22"/>
          <w:szCs w:val="22"/>
        </w:rPr>
        <w:t xml:space="preserve">A single tweet may contain more than one sentence. It is important to note here that each sentence can have its own </w:t>
      </w:r>
      <w:r w:rsidR="00A12832">
        <w:rPr>
          <w:b/>
          <w:sz w:val="22"/>
          <w:szCs w:val="22"/>
        </w:rPr>
        <w:t>S</w:t>
      </w:r>
      <w:r w:rsidR="00A12832" w:rsidRPr="00A12832">
        <w:rPr>
          <w:b/>
          <w:sz w:val="22"/>
          <w:szCs w:val="22"/>
        </w:rPr>
        <w:t xml:space="preserve">entiment </w:t>
      </w:r>
      <w:r w:rsidR="00A12832">
        <w:rPr>
          <w:b/>
          <w:sz w:val="22"/>
          <w:szCs w:val="22"/>
        </w:rPr>
        <w:t>O</w:t>
      </w:r>
      <w:r w:rsidR="00A12832" w:rsidRPr="00A12832">
        <w:rPr>
          <w:b/>
          <w:sz w:val="22"/>
          <w:szCs w:val="22"/>
        </w:rPr>
        <w:t>rientation</w:t>
      </w:r>
      <w:r w:rsidR="00A12832">
        <w:rPr>
          <w:sz w:val="22"/>
          <w:szCs w:val="22"/>
        </w:rPr>
        <w:t xml:space="preserve"> (SO). Which simply means that</w:t>
      </w:r>
      <w:r w:rsidR="00DC07FB">
        <w:rPr>
          <w:sz w:val="22"/>
          <w:szCs w:val="22"/>
        </w:rPr>
        <w:t>,</w:t>
      </w:r>
      <w:r w:rsidR="00A12832">
        <w:rPr>
          <w:sz w:val="22"/>
          <w:szCs w:val="22"/>
        </w:rPr>
        <w:t xml:space="preserve"> it is fair to treat it as a document </w:t>
      </w:r>
      <w:r w:rsidR="00E90D79">
        <w:rPr>
          <w:sz w:val="22"/>
          <w:szCs w:val="22"/>
        </w:rPr>
        <w:t xml:space="preserve">to apply </w:t>
      </w:r>
      <w:r w:rsidR="00DC07FB">
        <w:rPr>
          <w:sz w:val="22"/>
          <w:szCs w:val="22"/>
        </w:rPr>
        <w:t xml:space="preserve">document sentiment analysis techniques to it or to treat it as a “bag of words”. </w:t>
      </w:r>
      <w:r w:rsidR="003103F2">
        <w:rPr>
          <w:sz w:val="22"/>
          <w:szCs w:val="22"/>
        </w:rPr>
        <w:t>A tweet level sentiment score can therefore be calculated (using linguistic resources) and associated with each tweet. The same tweet in another way can also be bro</w:t>
      </w:r>
      <w:r w:rsidR="00DC07FB">
        <w:rPr>
          <w:sz w:val="22"/>
          <w:szCs w:val="22"/>
        </w:rPr>
        <w:t>k</w:t>
      </w:r>
      <w:r w:rsidR="003103F2">
        <w:rPr>
          <w:sz w:val="22"/>
          <w:szCs w:val="22"/>
        </w:rPr>
        <w:t>en</w:t>
      </w:r>
      <w:r w:rsidR="00DC07FB">
        <w:rPr>
          <w:sz w:val="22"/>
          <w:szCs w:val="22"/>
        </w:rPr>
        <w:t>-down</w:t>
      </w:r>
      <w:r w:rsidR="003103F2">
        <w:rPr>
          <w:sz w:val="22"/>
          <w:szCs w:val="22"/>
        </w:rPr>
        <w:t xml:space="preserve"> into sentences, which implies that sentence level sentiment scores can also be associated to each sentence.</w:t>
      </w:r>
      <w:r w:rsidR="00C0627B">
        <w:rPr>
          <w:sz w:val="22"/>
          <w:szCs w:val="22"/>
        </w:rPr>
        <w:t xml:space="preserve"> There are separate techniques</w:t>
      </w:r>
      <w:r w:rsidR="002F4F52">
        <w:rPr>
          <w:sz w:val="22"/>
          <w:szCs w:val="22"/>
        </w:rPr>
        <w:t>/algorithms</w:t>
      </w:r>
      <w:r w:rsidR="00C0627B">
        <w:rPr>
          <w:sz w:val="22"/>
          <w:szCs w:val="22"/>
        </w:rPr>
        <w:t xml:space="preserve"> used for document sentiment calculation and sentence sentiment calculation. It should be possible to compare the two outcomes (document sentiment &amp; sentence sentiment) with each other.</w:t>
      </w:r>
    </w:p>
    <w:p w:rsidR="00C0627B" w:rsidRDefault="00C0627B" w:rsidP="003157C1">
      <w:pPr>
        <w:ind w:firstLine="0"/>
        <w:rPr>
          <w:sz w:val="22"/>
          <w:szCs w:val="22"/>
        </w:rPr>
      </w:pPr>
    </w:p>
    <w:p w:rsidR="00C0627B" w:rsidRDefault="00C0627B" w:rsidP="003157C1">
      <w:pPr>
        <w:ind w:firstLine="0"/>
        <w:rPr>
          <w:sz w:val="22"/>
          <w:szCs w:val="22"/>
        </w:rPr>
      </w:pPr>
      <w:r>
        <w:rPr>
          <w:sz w:val="22"/>
          <w:szCs w:val="22"/>
        </w:rPr>
        <w:t>As part of this study, it is hypothesized that</w:t>
      </w:r>
    </w:p>
    <w:p w:rsidR="00C0627B" w:rsidRDefault="00C0627B" w:rsidP="003157C1">
      <w:pPr>
        <w:ind w:firstLine="0"/>
        <w:rPr>
          <w:sz w:val="22"/>
          <w:szCs w:val="22"/>
        </w:rPr>
      </w:pPr>
    </w:p>
    <w:p w:rsidR="00C0627B" w:rsidRDefault="00C0627B" w:rsidP="003157C1">
      <w:pPr>
        <w:ind w:firstLine="0"/>
        <w:rPr>
          <w:sz w:val="22"/>
          <w:szCs w:val="22"/>
        </w:rPr>
      </w:pPr>
      <w:r w:rsidRPr="00E73876">
        <w:rPr>
          <w:b/>
          <w:sz w:val="22"/>
          <w:szCs w:val="22"/>
        </w:rPr>
        <w:t>H1:</w:t>
      </w:r>
      <w:r>
        <w:rPr>
          <w:sz w:val="22"/>
          <w:szCs w:val="22"/>
        </w:rPr>
        <w:t xml:space="preserve"> </w:t>
      </w:r>
      <w:r w:rsidR="00E75116">
        <w:rPr>
          <w:sz w:val="22"/>
          <w:szCs w:val="22"/>
        </w:rPr>
        <w:t>The document sentiment of a tweet and its aggregate sentence level sentiment are equivalents/</w:t>
      </w:r>
      <w:r w:rsidR="00E75116" w:rsidRPr="00E75116">
        <w:rPr>
          <w:sz w:val="22"/>
          <w:szCs w:val="22"/>
        </w:rPr>
        <w:t xml:space="preserve"> </w:t>
      </w:r>
      <w:r w:rsidR="00E75116">
        <w:rPr>
          <w:sz w:val="22"/>
          <w:szCs w:val="22"/>
        </w:rPr>
        <w:t>correlated.</w:t>
      </w:r>
    </w:p>
    <w:p w:rsidR="00E75116" w:rsidRDefault="00E75116" w:rsidP="003157C1">
      <w:pPr>
        <w:ind w:firstLine="0"/>
        <w:rPr>
          <w:sz w:val="22"/>
          <w:szCs w:val="22"/>
        </w:rPr>
      </w:pPr>
    </w:p>
    <w:p w:rsidR="00E75116" w:rsidRDefault="00E75116" w:rsidP="003157C1">
      <w:pPr>
        <w:ind w:firstLine="0"/>
        <w:rPr>
          <w:sz w:val="22"/>
          <w:szCs w:val="22"/>
        </w:rPr>
      </w:pPr>
      <w:r w:rsidRPr="00E73876">
        <w:rPr>
          <w:b/>
          <w:sz w:val="22"/>
          <w:szCs w:val="22"/>
        </w:rPr>
        <w:t>H2:</w:t>
      </w:r>
      <w:r>
        <w:rPr>
          <w:sz w:val="22"/>
          <w:szCs w:val="22"/>
        </w:rPr>
        <w:t xml:space="preserve"> </w:t>
      </w:r>
      <w:r w:rsidR="002F4F52">
        <w:rPr>
          <w:sz w:val="22"/>
          <w:szCs w:val="22"/>
        </w:rPr>
        <w:t xml:space="preserve">There is a strong correlation between document (tweet) </w:t>
      </w:r>
      <w:r w:rsidR="00E73876">
        <w:rPr>
          <w:sz w:val="22"/>
          <w:szCs w:val="22"/>
        </w:rPr>
        <w:t>sentiment</w:t>
      </w:r>
      <w:r w:rsidR="002F4F52">
        <w:rPr>
          <w:sz w:val="22"/>
          <w:szCs w:val="22"/>
        </w:rPr>
        <w:t xml:space="preserve"> </w:t>
      </w:r>
      <w:r w:rsidR="00E73876">
        <w:rPr>
          <w:sz w:val="22"/>
          <w:szCs w:val="22"/>
        </w:rPr>
        <w:t xml:space="preserve">score </w:t>
      </w:r>
      <w:r w:rsidR="002F4F52">
        <w:rPr>
          <w:sz w:val="22"/>
          <w:szCs w:val="22"/>
        </w:rPr>
        <w:t xml:space="preserve">calculated using one technique and the aggregate sentence-sentiment </w:t>
      </w:r>
      <w:r w:rsidR="00E73876">
        <w:rPr>
          <w:sz w:val="22"/>
          <w:szCs w:val="22"/>
        </w:rPr>
        <w:t xml:space="preserve">(score) </w:t>
      </w:r>
      <w:r w:rsidR="002F4F52">
        <w:rPr>
          <w:sz w:val="22"/>
          <w:szCs w:val="22"/>
        </w:rPr>
        <w:t>calculated for the same tweet using at least one of the sentence level technique</w:t>
      </w:r>
      <w:r w:rsidR="00E90D79">
        <w:rPr>
          <w:sz w:val="22"/>
          <w:szCs w:val="22"/>
        </w:rPr>
        <w:t>s</w:t>
      </w:r>
      <w:r w:rsidR="002F4F52">
        <w:rPr>
          <w:sz w:val="22"/>
          <w:szCs w:val="22"/>
        </w:rPr>
        <w:t xml:space="preserve">. </w:t>
      </w:r>
      <w:r w:rsidR="00154F3D">
        <w:rPr>
          <w:sz w:val="22"/>
          <w:szCs w:val="22"/>
        </w:rPr>
        <w:t xml:space="preserve">This correlation </w:t>
      </w:r>
      <w:r w:rsidR="0005603A">
        <w:rPr>
          <w:sz w:val="22"/>
          <w:szCs w:val="22"/>
        </w:rPr>
        <w:t xml:space="preserve">determines </w:t>
      </w:r>
      <w:r w:rsidR="00154F3D">
        <w:rPr>
          <w:sz w:val="22"/>
          <w:szCs w:val="22"/>
        </w:rPr>
        <w:t>the “axis of honesty”.</w:t>
      </w:r>
    </w:p>
    <w:p w:rsidR="002F4F52" w:rsidRDefault="002F4F52" w:rsidP="003157C1">
      <w:pPr>
        <w:ind w:firstLine="0"/>
        <w:rPr>
          <w:sz w:val="22"/>
          <w:szCs w:val="22"/>
        </w:rPr>
      </w:pPr>
    </w:p>
    <w:p w:rsidR="00E73876" w:rsidRDefault="002F4F52" w:rsidP="003157C1">
      <w:pPr>
        <w:ind w:firstLine="0"/>
        <w:rPr>
          <w:sz w:val="22"/>
          <w:szCs w:val="22"/>
        </w:rPr>
      </w:pPr>
      <w:r w:rsidRPr="00E73876">
        <w:rPr>
          <w:b/>
          <w:sz w:val="22"/>
          <w:szCs w:val="22"/>
        </w:rPr>
        <w:t>H3:</w:t>
      </w:r>
      <w:r>
        <w:rPr>
          <w:sz w:val="22"/>
          <w:szCs w:val="22"/>
        </w:rPr>
        <w:t xml:space="preserve"> </w:t>
      </w:r>
      <w:r w:rsidR="00E73876">
        <w:rPr>
          <w:sz w:val="22"/>
          <w:szCs w:val="22"/>
        </w:rPr>
        <w:t>These two techniques (tweet level technique and sentence level technique) are not always the same for every set of tweets taken from the Twitter corpus.</w:t>
      </w:r>
    </w:p>
    <w:p w:rsidR="00E73876" w:rsidRDefault="00E73876" w:rsidP="003157C1">
      <w:pPr>
        <w:ind w:firstLine="0"/>
        <w:rPr>
          <w:sz w:val="22"/>
          <w:szCs w:val="22"/>
        </w:rPr>
      </w:pPr>
    </w:p>
    <w:p w:rsidR="002F4F52" w:rsidRDefault="00E73876" w:rsidP="003157C1">
      <w:pPr>
        <w:ind w:firstLine="0"/>
        <w:rPr>
          <w:sz w:val="22"/>
          <w:szCs w:val="22"/>
        </w:rPr>
      </w:pPr>
      <w:r w:rsidRPr="00E73876">
        <w:rPr>
          <w:b/>
          <w:sz w:val="22"/>
          <w:szCs w:val="22"/>
        </w:rPr>
        <w:t>H4:</w:t>
      </w:r>
      <w:r>
        <w:rPr>
          <w:sz w:val="22"/>
          <w:szCs w:val="22"/>
        </w:rPr>
        <w:t xml:space="preserve"> The overall success of a technology release will be likely if the aggregate of these document level sentiment scores is positive and unlikely if their aggregate </w:t>
      </w:r>
      <w:r w:rsidR="00617548">
        <w:rPr>
          <w:sz w:val="22"/>
          <w:szCs w:val="22"/>
        </w:rPr>
        <w:t>is negative (</w:t>
      </w:r>
      <w:r>
        <w:rPr>
          <w:sz w:val="22"/>
          <w:szCs w:val="22"/>
        </w:rPr>
        <w:t>falls below zero</w:t>
      </w:r>
      <w:r w:rsidR="00617548">
        <w:rPr>
          <w:sz w:val="22"/>
          <w:szCs w:val="22"/>
        </w:rPr>
        <w:t>)</w:t>
      </w:r>
      <w:r>
        <w:rPr>
          <w:sz w:val="22"/>
          <w:szCs w:val="22"/>
        </w:rPr>
        <w:t>.</w:t>
      </w:r>
    </w:p>
    <w:p w:rsidR="00EF5810" w:rsidRDefault="00EF5810" w:rsidP="003157C1">
      <w:pPr>
        <w:ind w:firstLine="0"/>
        <w:rPr>
          <w:sz w:val="22"/>
          <w:szCs w:val="22"/>
        </w:rPr>
      </w:pPr>
    </w:p>
    <w:p w:rsidR="00EF5810" w:rsidRDefault="00EF5810" w:rsidP="003157C1">
      <w:pPr>
        <w:ind w:firstLine="0"/>
        <w:rPr>
          <w:sz w:val="22"/>
          <w:szCs w:val="22"/>
        </w:rPr>
      </w:pPr>
      <w:r w:rsidRPr="00EF5810">
        <w:rPr>
          <w:b/>
          <w:sz w:val="22"/>
          <w:szCs w:val="22"/>
        </w:rPr>
        <w:t>H5:</w:t>
      </w:r>
      <w:r>
        <w:rPr>
          <w:sz w:val="22"/>
          <w:szCs w:val="22"/>
        </w:rPr>
        <w:t xml:space="preserve"> A dominant pattern is visible when all these sentiments are presented using a visualization tool.</w:t>
      </w:r>
    </w:p>
    <w:p w:rsidR="00E75116" w:rsidRPr="00197547" w:rsidRDefault="00E75116" w:rsidP="003157C1">
      <w:pPr>
        <w:ind w:firstLine="0"/>
        <w:rPr>
          <w:sz w:val="22"/>
          <w:szCs w:val="22"/>
        </w:rPr>
      </w:pPr>
    </w:p>
    <w:p w:rsidR="0050178D" w:rsidRDefault="0050178D" w:rsidP="003157C1">
      <w:pPr>
        <w:ind w:firstLine="0"/>
        <w:rPr>
          <w:b/>
          <w:sz w:val="22"/>
          <w:szCs w:val="22"/>
        </w:rPr>
      </w:pPr>
      <w:r>
        <w:rPr>
          <w:b/>
          <w:sz w:val="22"/>
          <w:szCs w:val="22"/>
        </w:rPr>
        <w:t>Special Resources Required:</w:t>
      </w:r>
    </w:p>
    <w:p w:rsidR="0050178D" w:rsidRDefault="0050178D" w:rsidP="003157C1">
      <w:pPr>
        <w:ind w:firstLine="0"/>
        <w:rPr>
          <w:b/>
          <w:sz w:val="22"/>
          <w:szCs w:val="22"/>
        </w:rPr>
      </w:pPr>
    </w:p>
    <w:p w:rsidR="0081224D" w:rsidRPr="0050178D" w:rsidRDefault="0050178D" w:rsidP="003157C1">
      <w:pPr>
        <w:ind w:firstLine="0"/>
        <w:rPr>
          <w:szCs w:val="22"/>
        </w:rPr>
      </w:pPr>
      <w:r>
        <w:rPr>
          <w:szCs w:val="22"/>
        </w:rPr>
        <w:t xml:space="preserve">Since the Software development tool is to be developed using </w:t>
      </w:r>
      <w:r w:rsidR="00140591" w:rsidRPr="00140591">
        <w:rPr>
          <w:b/>
          <w:szCs w:val="22"/>
        </w:rPr>
        <w:t>“</w:t>
      </w:r>
      <w:r w:rsidRPr="00140591">
        <w:rPr>
          <w:b/>
          <w:szCs w:val="22"/>
        </w:rPr>
        <w:t>R</w:t>
      </w:r>
      <w:r w:rsidR="00140591">
        <w:rPr>
          <w:b/>
          <w:szCs w:val="22"/>
        </w:rPr>
        <w:t>”</w:t>
      </w:r>
      <w:r>
        <w:rPr>
          <w:szCs w:val="22"/>
        </w:rPr>
        <w:t xml:space="preserve"> as a programming language, An IDE would be required. A number of freely downloadable IDEs are available online. The most s</w:t>
      </w:r>
      <w:r w:rsidR="00D629A1">
        <w:rPr>
          <w:szCs w:val="22"/>
        </w:rPr>
        <w:t>uitable in terms of features see</w:t>
      </w:r>
      <w:r>
        <w:rPr>
          <w:szCs w:val="22"/>
        </w:rPr>
        <w:t>ms to be “</w:t>
      </w:r>
      <w:r w:rsidRPr="00ED73B5">
        <w:rPr>
          <w:b/>
          <w:szCs w:val="22"/>
        </w:rPr>
        <w:t>RStudio</w:t>
      </w:r>
      <w:r>
        <w:rPr>
          <w:szCs w:val="22"/>
        </w:rPr>
        <w:t>” which has a Desktop and Server edition. Open Source versions of both, the RStudio Desktop and RStudio Server are freely available for download (</w:t>
      </w:r>
      <w:r w:rsidRPr="007A1606">
        <w:rPr>
          <w:szCs w:val="22"/>
        </w:rPr>
        <w:t>https://www.rstudio.com/products/rstudio/)</w:t>
      </w:r>
      <w:r>
        <w:rPr>
          <w:szCs w:val="22"/>
        </w:rPr>
        <w:t>, A number of R Packages for Text mining</w:t>
      </w:r>
      <w:r w:rsidR="00D629A1">
        <w:rPr>
          <w:szCs w:val="22"/>
        </w:rPr>
        <w:t xml:space="preserve"> and Sentiment Analysis</w:t>
      </w:r>
      <w:r>
        <w:rPr>
          <w:szCs w:val="22"/>
        </w:rPr>
        <w:t xml:space="preserve"> are available out of which </w:t>
      </w:r>
      <w:r w:rsidR="00D629A1" w:rsidRPr="0081224D">
        <w:rPr>
          <w:b/>
          <w:szCs w:val="22"/>
        </w:rPr>
        <w:t>TM</w:t>
      </w:r>
      <w:r w:rsidR="00D629A1">
        <w:rPr>
          <w:szCs w:val="22"/>
        </w:rPr>
        <w:t xml:space="preserve"> </w:t>
      </w:r>
      <w:r w:rsidR="00ED73B5">
        <w:rPr>
          <w:szCs w:val="22"/>
        </w:rPr>
        <w:t xml:space="preserve">(Text Mining) </w:t>
      </w:r>
      <w:r w:rsidR="00D629A1">
        <w:rPr>
          <w:szCs w:val="22"/>
        </w:rPr>
        <w:t xml:space="preserve">and </w:t>
      </w:r>
      <w:r w:rsidR="00D629A1" w:rsidRPr="0081224D">
        <w:rPr>
          <w:b/>
          <w:szCs w:val="22"/>
        </w:rPr>
        <w:t>RSentiment</w:t>
      </w:r>
      <w:r w:rsidR="00D629A1">
        <w:rPr>
          <w:szCs w:val="22"/>
        </w:rPr>
        <w:t xml:space="preserve"> initially seem </w:t>
      </w:r>
      <w:r w:rsidR="00245BEB">
        <w:rPr>
          <w:szCs w:val="22"/>
        </w:rPr>
        <w:t xml:space="preserve">to be </w:t>
      </w:r>
      <w:r w:rsidR="00D629A1">
        <w:rPr>
          <w:szCs w:val="22"/>
        </w:rPr>
        <w:t>interesting.</w:t>
      </w:r>
      <w:r w:rsidR="00ED73B5">
        <w:rPr>
          <w:szCs w:val="22"/>
        </w:rPr>
        <w:t xml:space="preserve"> </w:t>
      </w:r>
      <w:r w:rsidR="00140591">
        <w:rPr>
          <w:szCs w:val="22"/>
        </w:rPr>
        <w:t>F</w:t>
      </w:r>
      <w:r w:rsidR="00ED73B5">
        <w:rPr>
          <w:szCs w:val="22"/>
        </w:rPr>
        <w:t xml:space="preserve">or visualization and graphics, </w:t>
      </w:r>
      <w:r w:rsidR="00ED73B5" w:rsidRPr="0081224D">
        <w:rPr>
          <w:b/>
          <w:szCs w:val="22"/>
        </w:rPr>
        <w:t>Shiny</w:t>
      </w:r>
      <w:r w:rsidR="00ED73B5">
        <w:rPr>
          <w:szCs w:val="22"/>
        </w:rPr>
        <w:t xml:space="preserve"> </w:t>
      </w:r>
      <w:r w:rsidR="00DF649D">
        <w:rPr>
          <w:szCs w:val="22"/>
        </w:rPr>
        <w:t>(</w:t>
      </w:r>
      <w:r w:rsidR="00DF649D" w:rsidRPr="00DF649D">
        <w:rPr>
          <w:szCs w:val="22"/>
        </w:rPr>
        <w:t>https://shiny.rstudio.com/</w:t>
      </w:r>
      <w:r w:rsidR="00DF649D">
        <w:rPr>
          <w:szCs w:val="22"/>
        </w:rPr>
        <w:t xml:space="preserve">) </w:t>
      </w:r>
      <w:r w:rsidR="00140591">
        <w:rPr>
          <w:szCs w:val="22"/>
        </w:rPr>
        <w:t xml:space="preserve">will </w:t>
      </w:r>
      <w:r w:rsidR="00ED73B5">
        <w:rPr>
          <w:szCs w:val="22"/>
        </w:rPr>
        <w:t>be used.</w:t>
      </w:r>
    </w:p>
    <w:p w:rsidR="0050178D" w:rsidRDefault="0050178D" w:rsidP="003157C1">
      <w:pPr>
        <w:ind w:firstLine="0"/>
        <w:rPr>
          <w:b/>
          <w:sz w:val="22"/>
          <w:szCs w:val="22"/>
        </w:rPr>
      </w:pPr>
    </w:p>
    <w:p w:rsidR="003866D4" w:rsidRDefault="003866D4">
      <w:pPr>
        <w:overflowPunct/>
        <w:autoSpaceDE/>
        <w:autoSpaceDN/>
        <w:adjustRightInd/>
        <w:spacing w:after="160" w:line="259" w:lineRule="auto"/>
        <w:ind w:firstLine="0"/>
        <w:jc w:val="left"/>
        <w:rPr>
          <w:b/>
          <w:sz w:val="22"/>
          <w:szCs w:val="22"/>
        </w:rPr>
      </w:pPr>
      <w:r>
        <w:rPr>
          <w:b/>
          <w:sz w:val="22"/>
          <w:szCs w:val="22"/>
        </w:rPr>
        <w:br w:type="page"/>
      </w:r>
    </w:p>
    <w:p w:rsidR="00DB6B69" w:rsidRPr="00DB6B69" w:rsidRDefault="00DB6B69" w:rsidP="003157C1">
      <w:pPr>
        <w:ind w:firstLine="0"/>
        <w:rPr>
          <w:b/>
          <w:sz w:val="22"/>
          <w:szCs w:val="22"/>
        </w:rPr>
      </w:pPr>
      <w:r w:rsidRPr="00DB6B69">
        <w:rPr>
          <w:b/>
          <w:sz w:val="22"/>
          <w:szCs w:val="22"/>
        </w:rPr>
        <w:lastRenderedPageBreak/>
        <w:t>Main Milestones Anticipated:</w:t>
      </w:r>
    </w:p>
    <w:p w:rsidR="00DB6B69" w:rsidRPr="00DB6B69" w:rsidRDefault="00DB6B69" w:rsidP="003157C1">
      <w:pPr>
        <w:ind w:firstLine="0"/>
        <w:rPr>
          <w:b/>
          <w:sz w:val="22"/>
          <w:szCs w:val="22"/>
        </w:rPr>
      </w:pPr>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870"/>
        <w:gridCol w:w="4160"/>
        <w:gridCol w:w="782"/>
        <w:gridCol w:w="1249"/>
        <w:gridCol w:w="1205"/>
        <w:gridCol w:w="1084"/>
      </w:tblGrid>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center"/>
              <w:rPr>
                <w:b/>
                <w:sz w:val="16"/>
                <w:szCs w:val="16"/>
              </w:rPr>
            </w:pPr>
            <w:r w:rsidRPr="00DB6B69">
              <w:rPr>
                <w:b/>
                <w:color w:val="363636"/>
                <w:sz w:val="16"/>
                <w:szCs w:val="16"/>
                <w:shd w:val="clear" w:color="auto" w:fill="DFE3E8"/>
              </w:rPr>
              <w:t>Task #</w:t>
            </w:r>
          </w:p>
        </w:tc>
        <w:tc>
          <w:tcPr>
            <w:tcW w:w="416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Task Name</w:t>
            </w:r>
          </w:p>
        </w:tc>
        <w:tc>
          <w:tcPr>
            <w:tcW w:w="77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Duration</w:t>
            </w:r>
          </w:p>
        </w:tc>
        <w:tc>
          <w:tcPr>
            <w:tcW w:w="125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Start</w:t>
            </w:r>
          </w:p>
        </w:tc>
        <w:tc>
          <w:tcPr>
            <w:tcW w:w="120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Finish</w:t>
            </w:r>
          </w:p>
        </w:tc>
        <w:tc>
          <w:tcPr>
            <w:tcW w:w="108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Predecessors</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pervisor Alloc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8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20/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3866D4">
        <w:tc>
          <w:tcPr>
            <w:tcW w:w="871"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3</w:t>
            </w:r>
          </w:p>
        </w:tc>
        <w:tc>
          <w:tcPr>
            <w:tcW w:w="416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Regular Supervisor Meetings</w:t>
            </w:r>
          </w:p>
        </w:tc>
        <w:tc>
          <w:tcPr>
            <w:tcW w:w="775"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3866D4" w:rsidP="00DB6B69">
            <w:pPr>
              <w:overflowPunct/>
              <w:autoSpaceDE/>
              <w:autoSpaceDN/>
              <w:adjustRightInd/>
              <w:spacing w:line="240" w:lineRule="auto"/>
              <w:ind w:firstLine="0"/>
              <w:jc w:val="left"/>
              <w:rPr>
                <w:sz w:val="16"/>
                <w:szCs w:val="16"/>
              </w:rPr>
            </w:pPr>
            <w:r>
              <w:rPr>
                <w:b/>
                <w:bCs/>
                <w:color w:val="000000"/>
                <w:sz w:val="16"/>
                <w:szCs w:val="16"/>
              </w:rPr>
              <w:t>175.13days</w:t>
            </w:r>
          </w:p>
        </w:tc>
        <w:tc>
          <w:tcPr>
            <w:tcW w:w="1250"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6/18/18</w:t>
            </w:r>
          </w:p>
        </w:tc>
        <w:tc>
          <w:tcPr>
            <w:tcW w:w="108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3866D4">
        <w:tc>
          <w:tcPr>
            <w:tcW w:w="871"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0</w:t>
            </w:r>
          </w:p>
        </w:tc>
        <w:tc>
          <w:tcPr>
            <w:tcW w:w="416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Topic</w:t>
            </w:r>
          </w:p>
        </w:tc>
        <w:tc>
          <w:tcPr>
            <w:tcW w:w="775"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3 days</w:t>
            </w:r>
          </w:p>
        </w:tc>
        <w:tc>
          <w:tcPr>
            <w:tcW w:w="1250"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13/17</w:t>
            </w:r>
          </w:p>
        </w:tc>
        <w:tc>
          <w:tcPr>
            <w:tcW w:w="1206"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raft Research Objectives &amp; Research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1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0/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0</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Research Objectives and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1</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hoose Dissertation Titl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3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Outline initial scop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3866D4" w:rsidP="00DB6B69">
            <w:pPr>
              <w:overflowPunct/>
              <w:autoSpaceDE/>
              <w:autoSpaceDN/>
              <w:adjustRightInd/>
              <w:spacing w:line="240" w:lineRule="auto"/>
              <w:ind w:firstLine="0"/>
              <w:jc w:val="left"/>
              <w:rPr>
                <w:sz w:val="16"/>
                <w:szCs w:val="16"/>
              </w:rPr>
            </w:pPr>
            <w:r>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Social Medi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Twit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Sentiment Analysi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4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Technology Releas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3866D4"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overflowPunct/>
              <w:autoSpaceDE/>
              <w:autoSpaceDN/>
              <w:adjustRightInd/>
              <w:spacing w:line="240" w:lineRule="auto"/>
              <w:ind w:firstLine="0"/>
              <w:jc w:val="center"/>
              <w:rPr>
                <w:sz w:val="16"/>
                <w:szCs w:val="16"/>
              </w:rPr>
            </w:pPr>
            <w:r>
              <w:rPr>
                <w:sz w:val="16"/>
                <w:szCs w:val="16"/>
              </w:rPr>
              <w:t>5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r>
              <w:rPr>
                <w:color w:val="000000"/>
                <w:sz w:val="16"/>
                <w:szCs w:val="16"/>
              </w:rPr>
              <w:t>Literature Search &amp; Review : Advertising Campaig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3866D4" w:rsidRDefault="003866D4" w:rsidP="003866D4">
            <w:pPr>
              <w:rPr>
                <w:sz w:val="16"/>
                <w:szCs w:val="16"/>
              </w:rPr>
            </w:pP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Working Hypothesis /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Hypothesis/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efin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4</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ile Data Collection Instrument</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2/6/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llect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2/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2/15/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6</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Analyze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2/16/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8/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7</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4,43</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3</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Dissertation Proposal</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9/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3/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3/13/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3/2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0,64</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2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3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1,65</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4/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4/1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6,62</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Chapters: Data Analysis, Findings &amp; Conclus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1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4/11/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5/9/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7</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Interim Report and Pos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7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Dissertation Write up</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7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Complete Dissert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0</w:t>
            </w:r>
          </w:p>
        </w:tc>
      </w:tr>
    </w:tbl>
    <w:p w:rsidR="00DB6B69" w:rsidRDefault="00DB6B69" w:rsidP="003157C1">
      <w:pPr>
        <w:ind w:firstLine="0"/>
      </w:pPr>
    </w:p>
    <w:p w:rsidR="002031DF" w:rsidRDefault="002031DF" w:rsidP="003157C1">
      <w:pPr>
        <w:ind w:firstLine="0"/>
        <w:rPr>
          <w:b/>
        </w:rPr>
      </w:pPr>
    </w:p>
    <w:p w:rsidR="002031DF" w:rsidRDefault="002031DF">
      <w:pPr>
        <w:overflowPunct/>
        <w:autoSpaceDE/>
        <w:autoSpaceDN/>
        <w:adjustRightInd/>
        <w:spacing w:after="160" w:line="259" w:lineRule="auto"/>
        <w:ind w:firstLine="0"/>
        <w:jc w:val="left"/>
        <w:rPr>
          <w:b/>
        </w:rPr>
      </w:pPr>
      <w:r>
        <w:rPr>
          <w:b/>
        </w:rPr>
        <w:br w:type="page"/>
      </w:r>
    </w:p>
    <w:p w:rsidR="00DB6B69" w:rsidRPr="00DB6B69" w:rsidRDefault="00DB6B69" w:rsidP="003157C1">
      <w:pPr>
        <w:ind w:firstLine="0"/>
        <w:rPr>
          <w:b/>
        </w:rPr>
      </w:pPr>
      <w:bookmarkStart w:id="0" w:name="_GoBack"/>
      <w:bookmarkEnd w:id="0"/>
      <w:r w:rsidRPr="00DB6B69">
        <w:rPr>
          <w:b/>
        </w:rPr>
        <w:lastRenderedPageBreak/>
        <w:t xml:space="preserve">Gantt </w:t>
      </w:r>
      <w:r w:rsidR="00E3452F" w:rsidRPr="00DB6B69">
        <w:rPr>
          <w:b/>
        </w:rPr>
        <w:t>chart</w:t>
      </w:r>
      <w:r w:rsidRPr="00DB6B69">
        <w:rPr>
          <w:b/>
        </w:rPr>
        <w:t>:</w:t>
      </w:r>
    </w:p>
    <w:p w:rsidR="00DB6B69" w:rsidRDefault="00DB6B69" w:rsidP="003157C1">
      <w:pPr>
        <w:ind w:firstLine="0"/>
        <w:rPr>
          <w:b/>
          <w:sz w:val="24"/>
        </w:rPr>
      </w:pPr>
    </w:p>
    <w:p w:rsidR="00DB6B69" w:rsidRDefault="00E3452F" w:rsidP="003157C1">
      <w:pPr>
        <w:ind w:firstLine="0"/>
        <w:rPr>
          <w:b/>
          <w:sz w:val="24"/>
        </w:rPr>
      </w:pPr>
      <w:r>
        <w:rPr>
          <w:b/>
          <w:noProof/>
          <w:sz w:val="24"/>
        </w:rPr>
        <w:drawing>
          <wp:inline distT="0" distB="0" distL="0" distR="0">
            <wp:extent cx="5934075" cy="3200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3200400"/>
                    </a:xfrm>
                    <a:prstGeom prst="rect">
                      <a:avLst/>
                    </a:prstGeom>
                    <a:noFill/>
                    <a:ln>
                      <a:noFill/>
                    </a:ln>
                  </pic:spPr>
                </pic:pic>
              </a:graphicData>
            </a:graphic>
          </wp:inline>
        </w:drawing>
      </w:r>
    </w:p>
    <w:p w:rsidR="00DB6B69" w:rsidRDefault="00DB6B69" w:rsidP="003157C1">
      <w:pPr>
        <w:ind w:firstLine="0"/>
        <w:rPr>
          <w:b/>
          <w:sz w:val="24"/>
        </w:rPr>
      </w:pPr>
    </w:p>
    <w:p w:rsidR="00E3452F" w:rsidRPr="000B0713" w:rsidRDefault="00C039B2" w:rsidP="003157C1">
      <w:pPr>
        <w:ind w:firstLine="0"/>
        <w:rPr>
          <w:b/>
          <w:sz w:val="22"/>
          <w:szCs w:val="22"/>
        </w:rPr>
      </w:pPr>
      <w:r w:rsidRPr="000B0713">
        <w:rPr>
          <w:b/>
          <w:sz w:val="22"/>
          <w:szCs w:val="22"/>
        </w:rPr>
        <w:t>Weekly Supervisor Meetings:</w:t>
      </w:r>
    </w:p>
    <w:p w:rsidR="000B0713" w:rsidRDefault="000B0713" w:rsidP="003157C1">
      <w:pPr>
        <w:ind w:firstLine="0"/>
      </w:pPr>
    </w:p>
    <w:p w:rsidR="00C039B2" w:rsidRPr="00C039B2" w:rsidRDefault="00C039B2" w:rsidP="003157C1">
      <w:pPr>
        <w:ind w:firstLine="0"/>
      </w:pPr>
      <w:r w:rsidRPr="00C039B2">
        <w:t xml:space="preserve">The task is arranged to occur recursively </w:t>
      </w:r>
      <w:r w:rsidR="000B0713">
        <w:t xml:space="preserve">for 36 instances </w:t>
      </w:r>
      <w:r w:rsidRPr="00C039B2">
        <w:t>as scheduled below.</w:t>
      </w:r>
    </w:p>
    <w:p w:rsidR="000B0713" w:rsidRDefault="000B0713" w:rsidP="003157C1">
      <w:pPr>
        <w:ind w:firstLine="0"/>
        <w:rPr>
          <w:b/>
          <w:sz w:val="24"/>
        </w:rPr>
      </w:pPr>
    </w:p>
    <w:p w:rsidR="000B0713" w:rsidRDefault="000B0713" w:rsidP="003157C1">
      <w:pPr>
        <w:ind w:firstLine="0"/>
        <w:rPr>
          <w:b/>
          <w:sz w:val="24"/>
        </w:rPr>
      </w:pPr>
      <w:r>
        <w:rPr>
          <w:noProof/>
        </w:rPr>
        <w:drawing>
          <wp:inline distT="0" distB="0" distL="0" distR="0" wp14:anchorId="5BC1CD17" wp14:editId="675DF870">
            <wp:extent cx="5943600" cy="32023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202305"/>
                    </a:xfrm>
                    <a:prstGeom prst="rect">
                      <a:avLst/>
                    </a:prstGeom>
                  </pic:spPr>
                </pic:pic>
              </a:graphicData>
            </a:graphic>
          </wp:inline>
        </w:drawing>
      </w:r>
    </w:p>
    <w:p w:rsidR="000B0713" w:rsidRDefault="000B0713" w:rsidP="003157C1">
      <w:pPr>
        <w:ind w:firstLine="0"/>
        <w:rPr>
          <w:b/>
          <w:sz w:val="24"/>
        </w:rPr>
      </w:pPr>
    </w:p>
    <w:p w:rsidR="003A7BE9" w:rsidRDefault="003A7BE9">
      <w:pPr>
        <w:overflowPunct/>
        <w:autoSpaceDE/>
        <w:autoSpaceDN/>
        <w:adjustRightInd/>
        <w:spacing w:after="160" w:line="259" w:lineRule="auto"/>
        <w:ind w:firstLine="0"/>
        <w:jc w:val="left"/>
        <w:rPr>
          <w:b/>
          <w:sz w:val="24"/>
        </w:rPr>
      </w:pPr>
      <w:r>
        <w:rPr>
          <w:b/>
          <w:sz w:val="24"/>
        </w:rPr>
        <w:br w:type="page"/>
      </w:r>
    </w:p>
    <w:p w:rsidR="00C57E67" w:rsidRPr="003157C1" w:rsidRDefault="003157C1" w:rsidP="003157C1">
      <w:pPr>
        <w:ind w:firstLine="0"/>
        <w:rPr>
          <w:b/>
          <w:sz w:val="24"/>
        </w:rPr>
      </w:pPr>
      <w:r w:rsidRPr="003157C1">
        <w:rPr>
          <w:b/>
          <w:sz w:val="24"/>
        </w:rPr>
        <w:lastRenderedPageBreak/>
        <w:t>References</w:t>
      </w:r>
      <w:r>
        <w:rPr>
          <w:b/>
          <w:sz w:val="24"/>
        </w:rPr>
        <w:t>:</w:t>
      </w:r>
    </w:p>
    <w:p w:rsidR="00C57E67" w:rsidRPr="003157C1" w:rsidRDefault="00C57E67" w:rsidP="003157C1">
      <w:pPr>
        <w:ind w:firstLine="0"/>
        <w:rPr>
          <w:sz w:val="22"/>
        </w:rPr>
      </w:pPr>
    </w:p>
    <w:p w:rsidR="00884AE7" w:rsidRPr="00884AE7" w:rsidRDefault="00C57E67" w:rsidP="00884AE7">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884AE7" w:rsidRPr="00884AE7">
        <w:t>BERMINGHAM, A. &amp; SMEATON, A. F. 2010. Classifying sentiment in microblogs: is brevity an advantage? Ireland, Europe: Association for Computing Machinery.</w:t>
      </w:r>
    </w:p>
    <w:p w:rsidR="00884AE7" w:rsidRPr="00884AE7" w:rsidRDefault="00884AE7" w:rsidP="00884AE7">
      <w:pPr>
        <w:pStyle w:val="EndNoteBibliography"/>
        <w:ind w:left="720" w:hanging="720"/>
      </w:pPr>
      <w:r w:rsidRPr="00884AE7">
        <w:t xml:space="preserve">CAROL, T., RACHEL, V. &amp; DONALD, W. K. 2013. Social media and scholarly reading. </w:t>
      </w:r>
      <w:r w:rsidRPr="00884AE7">
        <w:rPr>
          <w:i/>
        </w:rPr>
        <w:t>Online Information Review,</w:t>
      </w:r>
      <w:r w:rsidRPr="00884AE7">
        <w:t xml:space="preserve"> 37</w:t>
      </w:r>
      <w:r w:rsidRPr="00884AE7">
        <w:rPr>
          <w:b/>
        </w:rPr>
        <w:t>,</w:t>
      </w:r>
      <w:r w:rsidRPr="00884AE7">
        <w:t xml:space="preserve"> 193-216.</w:t>
      </w:r>
    </w:p>
    <w:p w:rsidR="00884AE7" w:rsidRPr="00884AE7" w:rsidRDefault="00884AE7" w:rsidP="00884AE7">
      <w:pPr>
        <w:pStyle w:val="EndNoteBibliography"/>
        <w:ind w:left="720" w:hanging="720"/>
      </w:pPr>
      <w:r w:rsidRPr="00884AE7">
        <w:t xml:space="preserve">FELDMAN, R. 2013. Techniques and applications for sentiment analysis. </w:t>
      </w:r>
      <w:r w:rsidRPr="00884AE7">
        <w:rPr>
          <w:i/>
        </w:rPr>
        <w:t>Commun. ACM,</w:t>
      </w:r>
      <w:r w:rsidRPr="00884AE7">
        <w:t xml:space="preserve"> 56</w:t>
      </w:r>
      <w:r w:rsidRPr="00884AE7">
        <w:rPr>
          <w:b/>
        </w:rPr>
        <w:t>,</w:t>
      </w:r>
      <w:r w:rsidRPr="00884AE7">
        <w:t xml:space="preserve"> 82-89.</w:t>
      </w:r>
    </w:p>
    <w:p w:rsidR="00884AE7" w:rsidRPr="00884AE7" w:rsidRDefault="00884AE7" w:rsidP="00884AE7">
      <w:pPr>
        <w:pStyle w:val="EndNoteBibliography"/>
        <w:ind w:left="720" w:hanging="720"/>
      </w:pPr>
      <w:r w:rsidRPr="00884AE7">
        <w:t xml:space="preserve">GIACHANOU, A. &amp; CRESTANI, F. 2016. Like It or Not: A Survey of Twitter Sentiment Analysis Methods. </w:t>
      </w:r>
      <w:r w:rsidRPr="00884AE7">
        <w:rPr>
          <w:i/>
        </w:rPr>
        <w:t>ACM Computing Surveys,</w:t>
      </w:r>
      <w:r w:rsidRPr="00884AE7">
        <w:t xml:space="preserve"> 49</w:t>
      </w:r>
      <w:r w:rsidRPr="00884AE7">
        <w:rPr>
          <w:b/>
        </w:rPr>
        <w:t>,</w:t>
      </w:r>
      <w:r w:rsidRPr="00884AE7">
        <w:t xml:space="preserve"> 28-28:41.</w:t>
      </w:r>
    </w:p>
    <w:p w:rsidR="00884AE7" w:rsidRPr="00884AE7" w:rsidRDefault="00884AE7" w:rsidP="00884AE7">
      <w:pPr>
        <w:pStyle w:val="EndNoteBibliography"/>
        <w:ind w:left="720" w:hanging="720"/>
      </w:pPr>
      <w:r w:rsidRPr="00884AE7">
        <w:t xml:space="preserve">JEONG, B., YOON, J. &amp; LEE, J.-M. 2017. Social media mining for product planning: A product opportunity mining approach based on topic modeling and sentiment analysis. </w:t>
      </w:r>
      <w:r w:rsidRPr="00884AE7">
        <w:rPr>
          <w:i/>
        </w:rPr>
        <w:t>International Journal of Information Management</w:t>
      </w:r>
      <w:r w:rsidRPr="00884AE7">
        <w:t>.</w:t>
      </w:r>
    </w:p>
    <w:p w:rsidR="00884AE7" w:rsidRPr="00884AE7" w:rsidRDefault="00884AE7" w:rsidP="00884AE7">
      <w:pPr>
        <w:pStyle w:val="EndNoteBibliography"/>
        <w:ind w:left="720" w:hanging="720"/>
      </w:pPr>
      <w:r w:rsidRPr="00884AE7">
        <w:t xml:space="preserve">KRILL, P. 2015. </w:t>
      </w:r>
      <w:r w:rsidRPr="00884AE7">
        <w:rPr>
          <w:i/>
        </w:rPr>
        <w:t xml:space="preserve">Why R? The pros and cons of the R language </w:t>
      </w:r>
      <w:r w:rsidRPr="00884AE7">
        <w:t xml:space="preserve">[Online]. Available: </w:t>
      </w:r>
      <w:r w:rsidRPr="001619DF">
        <w:t>https://www.infoworld.com/article/2940864/application-development/r-programming-language-statistical-data-analysis.html</w:t>
      </w:r>
      <w:r w:rsidRPr="00884AE7">
        <w:t xml:space="preserve"> [Accessed 08/12/2017 2017].</w:t>
      </w:r>
    </w:p>
    <w:p w:rsidR="00884AE7" w:rsidRPr="00884AE7" w:rsidRDefault="00884AE7" w:rsidP="00884AE7">
      <w:pPr>
        <w:pStyle w:val="EndNoteBibliography"/>
        <w:ind w:left="720" w:hanging="720"/>
        <w:rPr>
          <w:i/>
        </w:rPr>
      </w:pPr>
      <w:r w:rsidRPr="00884AE7">
        <w:t xml:space="preserve">PENG , E. A. May 13, 2014. </w:t>
      </w:r>
      <w:r w:rsidRPr="00884AE7">
        <w:rPr>
          <w:i/>
        </w:rPr>
        <w:t>Systems, methods and devices for generating an adjective sentiment dictionary for social media</w:t>
      </w:r>
    </w:p>
    <w:p w:rsidR="00884AE7" w:rsidRPr="00884AE7" w:rsidRDefault="00884AE7" w:rsidP="00884AE7">
      <w:pPr>
        <w:pStyle w:val="EndNoteBibliography"/>
        <w:ind w:left="720" w:hanging="720"/>
      </w:pPr>
      <w:r w:rsidRPr="00884AE7">
        <w:rPr>
          <w:i/>
        </w:rPr>
        <w:t>sentiment analysis: [US Patent &amp; Trademark Office, Patent Full Text and Image Database]</w:t>
      </w:r>
      <w:r w:rsidRPr="00884AE7">
        <w:t>. United States, CA, Sunnyvale. patent application 13/082,963.</w:t>
      </w:r>
    </w:p>
    <w:p w:rsidR="00884AE7" w:rsidRPr="00884AE7" w:rsidRDefault="00884AE7" w:rsidP="00884AE7">
      <w:pPr>
        <w:pStyle w:val="EndNoteBibliography"/>
        <w:ind w:left="720" w:hanging="720"/>
      </w:pPr>
      <w:r w:rsidRPr="00884AE7">
        <w:t xml:space="preserve">RIBEIRO, F. N., ARAÚJO, M., GONÇALVES, P., ANDRÉ GONÇALVES, M. &amp; BENEVENUTO, F. 2016. SentiBench - a benchmark comparison of state-of-the-practice sentiment analysis methods. </w:t>
      </w:r>
      <w:r w:rsidRPr="00884AE7">
        <w:rPr>
          <w:i/>
        </w:rPr>
        <w:t>EPJ Data Science,</w:t>
      </w:r>
      <w:r w:rsidRPr="00884AE7">
        <w:t xml:space="preserve"> 5</w:t>
      </w:r>
      <w:r w:rsidRPr="00884AE7">
        <w:rPr>
          <w:b/>
        </w:rPr>
        <w:t>,</w:t>
      </w:r>
      <w:r w:rsidRPr="00884AE7">
        <w:t xml:space="preserve"> 23.</w:t>
      </w:r>
    </w:p>
    <w:p w:rsidR="00884AE7" w:rsidRPr="00884AE7" w:rsidRDefault="00884AE7" w:rsidP="00884AE7">
      <w:pPr>
        <w:pStyle w:val="EndNoteBibliography"/>
        <w:ind w:left="720" w:hanging="720"/>
      </w:pPr>
      <w:r w:rsidRPr="00884AE7">
        <w:t xml:space="preserve">TRENDS, G. </w:t>
      </w:r>
      <w:r w:rsidRPr="00884AE7">
        <w:rPr>
          <w:i/>
        </w:rPr>
        <w:t xml:space="preserve">Google Trends - Sentiment Analysis </w:t>
      </w:r>
      <w:r w:rsidRPr="00884AE7">
        <w:t xml:space="preserve">[Online]. Available: </w:t>
      </w:r>
      <w:r w:rsidRPr="001619DF">
        <w:t>https://trends.google.com/trends/explore?date=all&amp;q=sentiment%20analysis</w:t>
      </w:r>
      <w:r w:rsidRPr="00884AE7">
        <w:t xml:space="preserve"> [Accessed 19/11/2017].</w:t>
      </w:r>
    </w:p>
    <w:p w:rsidR="00542B6F" w:rsidRDefault="00C57E67">
      <w:pPr>
        <w:rPr>
          <w:sz w:val="22"/>
        </w:rPr>
      </w:pPr>
      <w:r w:rsidRPr="003157C1">
        <w:rPr>
          <w:sz w:val="22"/>
        </w:rPr>
        <w:fldChar w:fldCharType="end"/>
      </w:r>
    </w:p>
    <w:p w:rsidR="001619DF" w:rsidRPr="003157C1" w:rsidRDefault="001619DF">
      <w:pPr>
        <w:rPr>
          <w:sz w:val="22"/>
        </w:rPr>
      </w:pPr>
    </w:p>
    <w:sectPr w:rsidR="001619DF" w:rsidRPr="003157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C3272C"/>
    <w:multiLevelType w:val="hybridMultilevel"/>
    <w:tmpl w:val="E0281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83295"/>
    <w:multiLevelType w:val="hybridMultilevel"/>
    <w:tmpl w:val="EB166394"/>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90" w:hanging="180"/>
      </w:pPr>
    </w:lvl>
    <w:lvl w:ilvl="3" w:tplc="0409000F" w:tentative="1">
      <w:start w:val="1"/>
      <w:numFmt w:val="decimal"/>
      <w:lvlText w:val="%4."/>
      <w:lvlJc w:val="left"/>
      <w:pPr>
        <w:ind w:left="630" w:hanging="360"/>
      </w:pPr>
    </w:lvl>
    <w:lvl w:ilvl="4" w:tplc="04090019" w:tentative="1">
      <w:start w:val="1"/>
      <w:numFmt w:val="lowerLetter"/>
      <w:lvlText w:val="%5."/>
      <w:lvlJc w:val="left"/>
      <w:pPr>
        <w:ind w:left="1350" w:hanging="360"/>
      </w:pPr>
    </w:lvl>
    <w:lvl w:ilvl="5" w:tplc="0409001B" w:tentative="1">
      <w:start w:val="1"/>
      <w:numFmt w:val="lowerRoman"/>
      <w:lvlText w:val="%6."/>
      <w:lvlJc w:val="right"/>
      <w:pPr>
        <w:ind w:left="2070" w:hanging="180"/>
      </w:pPr>
    </w:lvl>
    <w:lvl w:ilvl="6" w:tplc="0409000F" w:tentative="1">
      <w:start w:val="1"/>
      <w:numFmt w:val="decimal"/>
      <w:lvlText w:val="%7."/>
      <w:lvlJc w:val="left"/>
      <w:pPr>
        <w:ind w:left="2790" w:hanging="360"/>
      </w:pPr>
    </w:lvl>
    <w:lvl w:ilvl="7" w:tplc="04090019" w:tentative="1">
      <w:start w:val="1"/>
      <w:numFmt w:val="lowerLetter"/>
      <w:lvlText w:val="%8."/>
      <w:lvlJc w:val="left"/>
      <w:pPr>
        <w:ind w:left="3510" w:hanging="360"/>
      </w:pPr>
    </w:lvl>
    <w:lvl w:ilvl="8" w:tplc="0409001B" w:tentative="1">
      <w:start w:val="1"/>
      <w:numFmt w:val="lowerRoman"/>
      <w:lvlText w:val="%9."/>
      <w:lvlJc w:val="right"/>
      <w:pPr>
        <w:ind w:left="4230" w:hanging="180"/>
      </w:pPr>
    </w:lvl>
  </w:abstractNum>
  <w:abstractNum w:abstractNumId="6"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17D5C"/>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5B6D13"/>
    <w:multiLevelType w:val="hybridMultilevel"/>
    <w:tmpl w:val="7352ACD4"/>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0"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85B47"/>
    <w:multiLevelType w:val="hybridMultilevel"/>
    <w:tmpl w:val="E1868042"/>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15:restartNumberingAfterBreak="0">
    <w:nsid w:val="4B3C1279"/>
    <w:multiLevelType w:val="hybridMultilevel"/>
    <w:tmpl w:val="81CE2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4"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EA3DB3"/>
    <w:multiLevelType w:val="hybridMultilevel"/>
    <w:tmpl w:val="5030D406"/>
    <w:lvl w:ilvl="0" w:tplc="28CC76D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5"/>
  </w:num>
  <w:num w:numId="4">
    <w:abstractNumId w:val="1"/>
  </w:num>
  <w:num w:numId="5">
    <w:abstractNumId w:val="8"/>
  </w:num>
  <w:num w:numId="6">
    <w:abstractNumId w:val="3"/>
  </w:num>
  <w:num w:numId="7">
    <w:abstractNumId w:val="10"/>
  </w:num>
  <w:num w:numId="8">
    <w:abstractNumId w:val="14"/>
  </w:num>
  <w:num w:numId="9">
    <w:abstractNumId w:val="6"/>
  </w:num>
  <w:num w:numId="10">
    <w:abstractNumId w:val="13"/>
  </w:num>
  <w:num w:numId="11">
    <w:abstractNumId w:val="0"/>
  </w:num>
  <w:num w:numId="12">
    <w:abstractNumId w:val="9"/>
  </w:num>
  <w:num w:numId="13">
    <w:abstractNumId w:val="4"/>
  </w:num>
  <w:num w:numId="14">
    <w:abstractNumId w:val="5"/>
  </w:num>
  <w:num w:numId="15">
    <w:abstractNumId w:val="7"/>
  </w:num>
  <w:num w:numId="16">
    <w:abstractNumId w:val="11"/>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6&lt;/item&gt;&lt;item&gt;8&lt;/item&gt;&lt;item&gt;62&lt;/item&gt;&lt;item&gt;64&lt;/item&gt;&lt;item&gt;67&lt;/item&gt;&lt;item&gt;70&lt;/item&gt;&lt;item&gt;72&lt;/item&gt;&lt;/record-ids&gt;&lt;/item&gt;&lt;/Libraries&gt;"/>
  </w:docVars>
  <w:rsids>
    <w:rsidRoot w:val="002676DF"/>
    <w:rsid w:val="000048BA"/>
    <w:rsid w:val="00021EBB"/>
    <w:rsid w:val="0005603A"/>
    <w:rsid w:val="00056EAE"/>
    <w:rsid w:val="0005730E"/>
    <w:rsid w:val="00067F61"/>
    <w:rsid w:val="000B0713"/>
    <w:rsid w:val="000C1F52"/>
    <w:rsid w:val="000D02DB"/>
    <w:rsid w:val="000D7028"/>
    <w:rsid w:val="00101ECD"/>
    <w:rsid w:val="00103236"/>
    <w:rsid w:val="001147B0"/>
    <w:rsid w:val="00140591"/>
    <w:rsid w:val="001512F5"/>
    <w:rsid w:val="00154F3D"/>
    <w:rsid w:val="001619DF"/>
    <w:rsid w:val="00162B03"/>
    <w:rsid w:val="00197547"/>
    <w:rsid w:val="001B0AE4"/>
    <w:rsid w:val="001B7650"/>
    <w:rsid w:val="001D49A2"/>
    <w:rsid w:val="001E3AA2"/>
    <w:rsid w:val="001E3AD4"/>
    <w:rsid w:val="002031DF"/>
    <w:rsid w:val="00213581"/>
    <w:rsid w:val="00245BEB"/>
    <w:rsid w:val="00252692"/>
    <w:rsid w:val="002676DF"/>
    <w:rsid w:val="002B71EB"/>
    <w:rsid w:val="002D5B32"/>
    <w:rsid w:val="002E4C17"/>
    <w:rsid w:val="002F362D"/>
    <w:rsid w:val="002F4F52"/>
    <w:rsid w:val="003053EC"/>
    <w:rsid w:val="003103F2"/>
    <w:rsid w:val="003157C1"/>
    <w:rsid w:val="0033516A"/>
    <w:rsid w:val="00354F01"/>
    <w:rsid w:val="003633CD"/>
    <w:rsid w:val="00372404"/>
    <w:rsid w:val="00372F67"/>
    <w:rsid w:val="00374BB2"/>
    <w:rsid w:val="003755BF"/>
    <w:rsid w:val="00385E90"/>
    <w:rsid w:val="003866D4"/>
    <w:rsid w:val="00392847"/>
    <w:rsid w:val="00394ED3"/>
    <w:rsid w:val="003A7BE9"/>
    <w:rsid w:val="003B6F47"/>
    <w:rsid w:val="003B712D"/>
    <w:rsid w:val="003E4025"/>
    <w:rsid w:val="003F12E5"/>
    <w:rsid w:val="00400459"/>
    <w:rsid w:val="00404550"/>
    <w:rsid w:val="004145E7"/>
    <w:rsid w:val="00445F27"/>
    <w:rsid w:val="00454DB4"/>
    <w:rsid w:val="004772D1"/>
    <w:rsid w:val="004A4B52"/>
    <w:rsid w:val="004B5404"/>
    <w:rsid w:val="004D57EE"/>
    <w:rsid w:val="004F12B2"/>
    <w:rsid w:val="0050178D"/>
    <w:rsid w:val="00540510"/>
    <w:rsid w:val="00542B6F"/>
    <w:rsid w:val="00547289"/>
    <w:rsid w:val="00555B4D"/>
    <w:rsid w:val="0056629D"/>
    <w:rsid w:val="005C5DC5"/>
    <w:rsid w:val="005D26D8"/>
    <w:rsid w:val="005F651D"/>
    <w:rsid w:val="00612226"/>
    <w:rsid w:val="00617548"/>
    <w:rsid w:val="00627D50"/>
    <w:rsid w:val="0064576A"/>
    <w:rsid w:val="00655096"/>
    <w:rsid w:val="006A1B97"/>
    <w:rsid w:val="006F08D9"/>
    <w:rsid w:val="006F5451"/>
    <w:rsid w:val="007036A0"/>
    <w:rsid w:val="00726A96"/>
    <w:rsid w:val="0074160B"/>
    <w:rsid w:val="0074409E"/>
    <w:rsid w:val="007845AF"/>
    <w:rsid w:val="007A1606"/>
    <w:rsid w:val="007A1CC9"/>
    <w:rsid w:val="007A37B7"/>
    <w:rsid w:val="007E20ED"/>
    <w:rsid w:val="0081224D"/>
    <w:rsid w:val="0081794F"/>
    <w:rsid w:val="00825654"/>
    <w:rsid w:val="00831112"/>
    <w:rsid w:val="00846958"/>
    <w:rsid w:val="00856A24"/>
    <w:rsid w:val="00861D30"/>
    <w:rsid w:val="00866B9D"/>
    <w:rsid w:val="008816DD"/>
    <w:rsid w:val="00884AE7"/>
    <w:rsid w:val="00890E6E"/>
    <w:rsid w:val="00891956"/>
    <w:rsid w:val="00894929"/>
    <w:rsid w:val="008953F7"/>
    <w:rsid w:val="008A54DB"/>
    <w:rsid w:val="008E1EAF"/>
    <w:rsid w:val="008F09EB"/>
    <w:rsid w:val="00947F2B"/>
    <w:rsid w:val="00967D95"/>
    <w:rsid w:val="009B1B9C"/>
    <w:rsid w:val="009D7CEF"/>
    <w:rsid w:val="00A027FD"/>
    <w:rsid w:val="00A12832"/>
    <w:rsid w:val="00A24717"/>
    <w:rsid w:val="00A42A3E"/>
    <w:rsid w:val="00A61D00"/>
    <w:rsid w:val="00A66700"/>
    <w:rsid w:val="00A706DE"/>
    <w:rsid w:val="00A91D81"/>
    <w:rsid w:val="00A93903"/>
    <w:rsid w:val="00AF2F04"/>
    <w:rsid w:val="00B16AFD"/>
    <w:rsid w:val="00B5302E"/>
    <w:rsid w:val="00B613F2"/>
    <w:rsid w:val="00B7199B"/>
    <w:rsid w:val="00BB78FD"/>
    <w:rsid w:val="00BD57B9"/>
    <w:rsid w:val="00BD7299"/>
    <w:rsid w:val="00BE2D5A"/>
    <w:rsid w:val="00C039B2"/>
    <w:rsid w:val="00C03BA4"/>
    <w:rsid w:val="00C0627B"/>
    <w:rsid w:val="00C34C4B"/>
    <w:rsid w:val="00C42AB7"/>
    <w:rsid w:val="00C57E67"/>
    <w:rsid w:val="00C623FF"/>
    <w:rsid w:val="00C70540"/>
    <w:rsid w:val="00CA064C"/>
    <w:rsid w:val="00CB3AD3"/>
    <w:rsid w:val="00CB5C75"/>
    <w:rsid w:val="00CC0E9F"/>
    <w:rsid w:val="00CC799E"/>
    <w:rsid w:val="00CE221A"/>
    <w:rsid w:val="00D019A0"/>
    <w:rsid w:val="00D02FB6"/>
    <w:rsid w:val="00D03EB3"/>
    <w:rsid w:val="00D14833"/>
    <w:rsid w:val="00D43A1F"/>
    <w:rsid w:val="00D50571"/>
    <w:rsid w:val="00D53BCE"/>
    <w:rsid w:val="00D55119"/>
    <w:rsid w:val="00D629A1"/>
    <w:rsid w:val="00D67D89"/>
    <w:rsid w:val="00DB13A5"/>
    <w:rsid w:val="00DB6B69"/>
    <w:rsid w:val="00DC07FB"/>
    <w:rsid w:val="00DC128A"/>
    <w:rsid w:val="00DD6BCD"/>
    <w:rsid w:val="00DF649D"/>
    <w:rsid w:val="00E0292E"/>
    <w:rsid w:val="00E07195"/>
    <w:rsid w:val="00E3452F"/>
    <w:rsid w:val="00E34F68"/>
    <w:rsid w:val="00E55C2F"/>
    <w:rsid w:val="00E56FC8"/>
    <w:rsid w:val="00E64DD4"/>
    <w:rsid w:val="00E73876"/>
    <w:rsid w:val="00E75116"/>
    <w:rsid w:val="00E87CCB"/>
    <w:rsid w:val="00E90D79"/>
    <w:rsid w:val="00EA57D5"/>
    <w:rsid w:val="00EC3F0D"/>
    <w:rsid w:val="00ED73B5"/>
    <w:rsid w:val="00EE0A39"/>
    <w:rsid w:val="00EF5810"/>
    <w:rsid w:val="00F032B1"/>
    <w:rsid w:val="00F51AA3"/>
    <w:rsid w:val="00F65256"/>
    <w:rsid w:val="00F70BA9"/>
    <w:rsid w:val="00F76238"/>
    <w:rsid w:val="00F768B4"/>
    <w:rsid w:val="00FA12EC"/>
    <w:rsid w:val="00FA223B"/>
    <w:rsid w:val="00FA50CE"/>
    <w:rsid w:val="00FA55F8"/>
    <w:rsid w:val="00FB3949"/>
    <w:rsid w:val="00FD3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D629A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D629A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836727824">
      <w:bodyDiv w:val="1"/>
      <w:marLeft w:val="0"/>
      <w:marRight w:val="0"/>
      <w:marTop w:val="0"/>
      <w:marBottom w:val="0"/>
      <w:divBdr>
        <w:top w:val="none" w:sz="0" w:space="0" w:color="auto"/>
        <w:left w:val="none" w:sz="0" w:space="0" w:color="auto"/>
        <w:bottom w:val="none" w:sz="0" w:space="0" w:color="auto"/>
        <w:right w:val="none" w:sz="0" w:space="0" w:color="auto"/>
      </w:divBdr>
    </w:div>
    <w:div w:id="1152217280">
      <w:bodyDiv w:val="1"/>
      <w:marLeft w:val="0"/>
      <w:marRight w:val="0"/>
      <w:marTop w:val="0"/>
      <w:marBottom w:val="0"/>
      <w:divBdr>
        <w:top w:val="none" w:sz="0" w:space="0" w:color="auto"/>
        <w:left w:val="none" w:sz="0" w:space="0" w:color="auto"/>
        <w:bottom w:val="none" w:sz="0" w:space="0" w:color="auto"/>
        <w:right w:val="none" w:sz="0" w:space="0" w:color="auto"/>
      </w:divBdr>
    </w:div>
    <w:div w:id="1220164080">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0.wdp"/><Relationship Id="rId13" Type="http://schemas.openxmlformats.org/officeDocument/2006/relationships/image" Target="media/image3.png"/><Relationship Id="rId18" Type="http://schemas.microsoft.com/office/2007/relationships/hdphoto" Target="media/hdphoto4.wdp"/><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0.png"/><Relationship Id="rId12" Type="http://schemas.microsoft.com/office/2007/relationships/hdphoto" Target="media/hdphoto20.wdp"/><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microsoft.com/office/2007/relationships/hdphoto" Target="media/hdphoto30.wdp"/><Relationship Id="rId20" Type="http://schemas.microsoft.com/office/2007/relationships/hdphoto" Target="media/hdphoto40.wdp"/><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20.png"/><Relationship Id="rId24"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30.png"/><Relationship Id="rId23" Type="http://schemas.openxmlformats.org/officeDocument/2006/relationships/image" Target="media/image6.png"/><Relationship Id="rId10" Type="http://schemas.microsoft.com/office/2007/relationships/hdphoto" Target="media/hdphoto2.wdp"/><Relationship Id="rId19" Type="http://schemas.openxmlformats.org/officeDocument/2006/relationships/image" Target="media/image40.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07/relationships/hdphoto" Target="media/hdphoto3.wdp"/><Relationship Id="rId22"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8451</Words>
  <Characters>48173</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3</cp:revision>
  <dcterms:created xsi:type="dcterms:W3CDTF">2017-12-08T23:57:00Z</dcterms:created>
  <dcterms:modified xsi:type="dcterms:W3CDTF">2017-12-08T23:58:00Z</dcterms:modified>
</cp:coreProperties>
</file>